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40AFB" w:rsidRDefault="00054A83">
      <w:pPr>
        <w:spacing w:after="0"/>
        <w:rPr>
          <w:rFonts w:ascii="Cambria" w:eastAsia="Cambria" w:hAnsi="Cambria" w:cs="Cambria"/>
        </w:rPr>
      </w:pPr>
      <w:r>
        <w:rPr>
          <w:rFonts w:ascii="Cambria" w:eastAsia="Cambria" w:hAnsi="Cambria" w:cs="Cambria"/>
        </w:rPr>
        <w:t>ARTIKEL PENELITIAN</w:t>
      </w:r>
    </w:p>
    <w:p w14:paraId="00000002" w14:textId="77777777" w:rsidR="00840AFB" w:rsidRDefault="00840AFB">
      <w:pPr>
        <w:spacing w:after="0"/>
        <w:rPr>
          <w:rFonts w:ascii="Cambria" w:eastAsia="Cambria" w:hAnsi="Cambria" w:cs="Cambria"/>
        </w:rPr>
      </w:pPr>
    </w:p>
    <w:p w14:paraId="00000003" w14:textId="68D821DD" w:rsidR="00840AFB" w:rsidRPr="00731CEE" w:rsidRDefault="00AA539B">
      <w:pPr>
        <w:spacing w:after="0"/>
        <w:rPr>
          <w:rFonts w:ascii="Cambria" w:eastAsia="Cambria" w:hAnsi="Cambria" w:cs="Cambria"/>
          <w:b/>
          <w:sz w:val="28"/>
          <w:szCs w:val="28"/>
        </w:rPr>
      </w:pPr>
      <w:r>
        <w:rPr>
          <w:rFonts w:ascii="Cambria" w:eastAsia="Cambria" w:hAnsi="Cambria" w:cs="Cambria"/>
          <w:b/>
          <w:i/>
          <w:iCs/>
          <w:sz w:val="28"/>
          <w:szCs w:val="28"/>
        </w:rPr>
        <w:t xml:space="preserve">Literature Review: </w:t>
      </w:r>
      <w:r>
        <w:rPr>
          <w:rFonts w:ascii="Cambria" w:eastAsia="Cambria" w:hAnsi="Cambria" w:cs="Cambria"/>
          <w:b/>
          <w:sz w:val="28"/>
          <w:szCs w:val="28"/>
        </w:rPr>
        <w:t>Pe</w:t>
      </w:r>
      <w:r w:rsidR="00736D03">
        <w:rPr>
          <w:rFonts w:ascii="Cambria" w:eastAsia="Cambria" w:hAnsi="Cambria" w:cs="Cambria"/>
          <w:b/>
          <w:sz w:val="28"/>
          <w:szCs w:val="28"/>
        </w:rPr>
        <w:t>ran</w:t>
      </w:r>
      <w:r>
        <w:rPr>
          <w:rFonts w:ascii="Cambria" w:eastAsia="Cambria" w:hAnsi="Cambria" w:cs="Cambria"/>
          <w:b/>
          <w:sz w:val="28"/>
          <w:szCs w:val="28"/>
        </w:rPr>
        <w:t xml:space="preserve"> Dukungan Sosial Terhadap </w:t>
      </w:r>
      <w:r>
        <w:rPr>
          <w:rFonts w:ascii="Cambria" w:eastAsia="Cambria" w:hAnsi="Cambria" w:cs="Cambria"/>
          <w:b/>
          <w:i/>
          <w:iCs/>
          <w:sz w:val="28"/>
          <w:szCs w:val="28"/>
        </w:rPr>
        <w:t>Post-</w:t>
      </w:r>
      <w:r w:rsidR="007171B8">
        <w:rPr>
          <w:rFonts w:ascii="Cambria" w:eastAsia="Cambria" w:hAnsi="Cambria" w:cs="Cambria"/>
          <w:b/>
          <w:i/>
          <w:iCs/>
          <w:sz w:val="28"/>
          <w:szCs w:val="28"/>
        </w:rPr>
        <w:t>T</w:t>
      </w:r>
      <w:r>
        <w:rPr>
          <w:rFonts w:ascii="Cambria" w:eastAsia="Cambria" w:hAnsi="Cambria" w:cs="Cambria"/>
          <w:b/>
          <w:i/>
          <w:iCs/>
          <w:sz w:val="28"/>
          <w:szCs w:val="28"/>
        </w:rPr>
        <w:t>raumatic Growth</w:t>
      </w:r>
      <w:r w:rsidR="0080342D">
        <w:rPr>
          <w:rFonts w:ascii="Cambria" w:eastAsia="Cambria" w:hAnsi="Cambria" w:cs="Cambria"/>
          <w:b/>
          <w:i/>
          <w:iCs/>
          <w:sz w:val="28"/>
          <w:szCs w:val="28"/>
        </w:rPr>
        <w:t xml:space="preserve"> </w:t>
      </w:r>
      <w:r w:rsidR="0080342D" w:rsidRPr="00731CEE">
        <w:rPr>
          <w:rFonts w:ascii="Cambria" w:eastAsia="Cambria" w:hAnsi="Cambria" w:cs="Cambria"/>
          <w:b/>
          <w:sz w:val="28"/>
          <w:szCs w:val="28"/>
        </w:rPr>
        <w:t>pada Pen</w:t>
      </w:r>
      <w:r w:rsidR="000851A0">
        <w:rPr>
          <w:rFonts w:ascii="Cambria" w:eastAsia="Cambria" w:hAnsi="Cambria" w:cs="Cambria"/>
          <w:b/>
          <w:sz w:val="28"/>
          <w:szCs w:val="28"/>
        </w:rPr>
        <w:t>gidap</w:t>
      </w:r>
      <w:r w:rsidR="0080342D" w:rsidRPr="00731CEE">
        <w:rPr>
          <w:rFonts w:ascii="Cambria" w:eastAsia="Cambria" w:hAnsi="Cambria" w:cs="Cambria"/>
          <w:b/>
          <w:sz w:val="28"/>
          <w:szCs w:val="28"/>
        </w:rPr>
        <w:t xml:space="preserve"> Kanker</w:t>
      </w:r>
      <w:r w:rsidR="00731CEE" w:rsidRPr="00731CEE">
        <w:rPr>
          <w:rFonts w:ascii="Cambria" w:eastAsia="Cambria" w:hAnsi="Cambria" w:cs="Cambria"/>
          <w:b/>
          <w:sz w:val="28"/>
          <w:szCs w:val="28"/>
        </w:rPr>
        <w:t xml:space="preserve"> </w:t>
      </w:r>
      <w:r w:rsidR="00731CEE">
        <w:rPr>
          <w:rFonts w:ascii="Cambria" w:eastAsia="Cambria" w:hAnsi="Cambria" w:cs="Cambria"/>
          <w:b/>
          <w:sz w:val="28"/>
          <w:szCs w:val="28"/>
        </w:rPr>
        <w:t>Payudara</w:t>
      </w:r>
    </w:p>
    <w:p w14:paraId="00000005" w14:textId="77777777" w:rsidR="00840AFB" w:rsidRDefault="00840AFB">
      <w:pPr>
        <w:spacing w:after="0"/>
        <w:rPr>
          <w:rFonts w:ascii="Cambria" w:eastAsia="Cambria" w:hAnsi="Cambria" w:cs="Cambria"/>
        </w:rPr>
      </w:pPr>
      <w:bookmarkStart w:id="0" w:name="_heading=h.gjdgxs" w:colFirst="0" w:colLast="0"/>
      <w:bookmarkEnd w:id="0"/>
    </w:p>
    <w:p w14:paraId="00000006" w14:textId="22E335C8" w:rsidR="00840AFB" w:rsidRDefault="007171B8">
      <w:pPr>
        <w:spacing w:after="0"/>
        <w:rPr>
          <w:rFonts w:ascii="Cambria" w:eastAsia="Cambria" w:hAnsi="Cambria" w:cs="Cambria"/>
        </w:rPr>
      </w:pPr>
      <w:r>
        <w:rPr>
          <w:rFonts w:ascii="Cambria" w:eastAsia="Cambria" w:hAnsi="Cambria" w:cs="Cambria"/>
        </w:rPr>
        <w:t>MUCHLISAH AUDINA SUDIRMAN</w:t>
      </w:r>
      <w:r w:rsidR="00054A83">
        <w:rPr>
          <w:rFonts w:ascii="Cambria" w:eastAsia="Cambria" w:hAnsi="Cambria" w:cs="Cambria"/>
        </w:rPr>
        <w:t xml:space="preserve"> &amp; </w:t>
      </w:r>
      <w:r>
        <w:rPr>
          <w:rFonts w:ascii="Cambria" w:eastAsia="Cambria" w:hAnsi="Cambria" w:cs="Cambria"/>
        </w:rPr>
        <w:t>NUR AINY FARDANA</w:t>
      </w:r>
      <w:r w:rsidR="00054A83">
        <w:rPr>
          <w:rFonts w:ascii="Cambria" w:eastAsia="Cambria" w:hAnsi="Cambria" w:cs="Cambria"/>
        </w:rPr>
        <w:t>*</w:t>
      </w:r>
    </w:p>
    <w:p w14:paraId="00000007" w14:textId="01930EC7" w:rsidR="00840AFB" w:rsidRDefault="00054A83">
      <w:pPr>
        <w:spacing w:after="0"/>
        <w:rPr>
          <w:rFonts w:ascii="Cambria" w:eastAsia="Cambria" w:hAnsi="Cambria" w:cs="Cambria"/>
        </w:rPr>
      </w:pPr>
      <w:r>
        <w:rPr>
          <w:rFonts w:ascii="Cambria" w:eastAsia="Cambria" w:hAnsi="Cambria" w:cs="Cambria"/>
        </w:rPr>
        <w:t>Fakultas Psikologi Universitas Airlangga</w:t>
      </w:r>
    </w:p>
    <w:p w14:paraId="00000008" w14:textId="77777777" w:rsidR="00840AFB" w:rsidRDefault="00840AFB">
      <w:pPr>
        <w:spacing w:after="0"/>
        <w:rPr>
          <w:rFonts w:ascii="Cambria" w:eastAsia="Cambria" w:hAnsi="Cambria" w:cs="Cambria"/>
        </w:rPr>
      </w:pPr>
    </w:p>
    <w:p w14:paraId="00000009" w14:textId="77777777" w:rsidR="00840AFB" w:rsidRDefault="00054A83">
      <w:pPr>
        <w:spacing w:after="0"/>
        <w:rPr>
          <w:rFonts w:ascii="Cambria" w:eastAsia="Cambria" w:hAnsi="Cambria" w:cs="Cambria"/>
          <w:b/>
          <w:sz w:val="24"/>
          <w:szCs w:val="24"/>
        </w:rPr>
      </w:pPr>
      <w:r>
        <w:rPr>
          <w:rFonts w:ascii="Cambria" w:eastAsia="Cambria" w:hAnsi="Cambria" w:cs="Cambria"/>
          <w:b/>
          <w:sz w:val="24"/>
          <w:szCs w:val="24"/>
        </w:rPr>
        <w:t>ABSTRAK</w:t>
      </w:r>
    </w:p>
    <w:p w14:paraId="0000000B" w14:textId="23F48AE1" w:rsidR="00840AFB" w:rsidRPr="004E7546" w:rsidRDefault="00D42681" w:rsidP="006041EA">
      <w:pPr>
        <w:spacing w:after="0"/>
        <w:jc w:val="both"/>
        <w:rPr>
          <w:rFonts w:ascii="Cambria" w:eastAsia="Cambria" w:hAnsi="Cambria" w:cs="Cambria"/>
          <w:b/>
          <w:lang w:val="en-US"/>
        </w:rPr>
      </w:pPr>
      <w:r w:rsidRPr="000851A0">
        <w:rPr>
          <w:rFonts w:ascii="Cambria" w:eastAsia="Cambria" w:hAnsi="Cambria" w:cs="Cambria"/>
        </w:rPr>
        <w:t>Kanker</w:t>
      </w:r>
      <w:r>
        <w:rPr>
          <w:rFonts w:ascii="Cambria" w:eastAsia="Cambria" w:hAnsi="Cambria" w:cs="Cambria"/>
        </w:rPr>
        <w:t xml:space="preserve"> payudara adalah </w:t>
      </w:r>
      <w:r w:rsidR="00255A4D">
        <w:rPr>
          <w:rFonts w:ascii="Cambria" w:eastAsia="Cambria" w:hAnsi="Cambria" w:cs="Cambria"/>
          <w:lang w:val="en-US"/>
        </w:rPr>
        <w:t xml:space="preserve">jenis kanker </w:t>
      </w:r>
      <w:r>
        <w:rPr>
          <w:rFonts w:ascii="Cambria" w:eastAsia="Cambria" w:hAnsi="Cambria" w:cs="Cambria"/>
        </w:rPr>
        <w:t xml:space="preserve">yang paling banyak diderita oleh perempuan Indonesia. </w:t>
      </w:r>
      <w:r w:rsidR="000851A0">
        <w:rPr>
          <w:rFonts w:ascii="Cambria" w:eastAsia="Cambria" w:hAnsi="Cambria" w:cs="Cambria"/>
        </w:rPr>
        <w:t xml:space="preserve">Divonis mengidap kanker payudara dapat mengakibatkan efek psikologis </w:t>
      </w:r>
      <w:r w:rsidR="00255A4D">
        <w:rPr>
          <w:rFonts w:ascii="Cambria" w:eastAsia="Cambria" w:hAnsi="Cambria" w:cs="Cambria"/>
          <w:lang w:val="en-US"/>
        </w:rPr>
        <w:t xml:space="preserve">yang </w:t>
      </w:r>
      <w:r w:rsidR="00D35925">
        <w:rPr>
          <w:rFonts w:ascii="Cambria" w:eastAsia="Cambria" w:hAnsi="Cambria" w:cs="Cambria"/>
          <w:lang w:val="en-US"/>
        </w:rPr>
        <w:t xml:space="preserve">negatif </w:t>
      </w:r>
      <w:r w:rsidR="00255A4D">
        <w:rPr>
          <w:rFonts w:ascii="Cambria" w:eastAsia="Cambria" w:hAnsi="Cambria" w:cs="Cambria"/>
          <w:lang w:val="en-US"/>
        </w:rPr>
        <w:t>pada</w:t>
      </w:r>
      <w:r w:rsidR="006041EA">
        <w:rPr>
          <w:rFonts w:ascii="Cambria" w:eastAsia="Cambria" w:hAnsi="Cambria" w:cs="Cambria"/>
          <w:lang w:val="en-US"/>
        </w:rPr>
        <w:t xml:space="preserve"> </w:t>
      </w:r>
      <w:r w:rsidR="000851A0">
        <w:rPr>
          <w:rFonts w:ascii="Cambria" w:eastAsia="Cambria" w:hAnsi="Cambria" w:cs="Cambria"/>
        </w:rPr>
        <w:t xml:space="preserve">pengidapnya. </w:t>
      </w:r>
      <w:r w:rsidR="00D35925">
        <w:rPr>
          <w:rFonts w:ascii="Cambria" w:eastAsia="Cambria" w:hAnsi="Cambria" w:cs="Cambria"/>
          <w:lang w:val="en-US"/>
        </w:rPr>
        <w:t xml:space="preserve">Namun seiring berjalannya waktu reaksi negatif tersebut dapat berubah menjadi </w:t>
      </w:r>
      <w:r w:rsidR="00255A4D">
        <w:rPr>
          <w:rFonts w:ascii="Cambria" w:eastAsia="Cambria" w:hAnsi="Cambria" w:cs="Cambria"/>
          <w:lang w:val="en-US"/>
        </w:rPr>
        <w:t>hal</w:t>
      </w:r>
      <w:r w:rsidR="006041EA">
        <w:rPr>
          <w:rFonts w:ascii="Cambria" w:eastAsia="Cambria" w:hAnsi="Cambria" w:cs="Cambria"/>
          <w:lang w:val="en-US"/>
        </w:rPr>
        <w:t xml:space="preserve"> </w:t>
      </w:r>
      <w:r w:rsidR="00D35925">
        <w:rPr>
          <w:rFonts w:ascii="Cambria" w:eastAsia="Cambria" w:hAnsi="Cambria" w:cs="Cambria"/>
          <w:lang w:val="en-US"/>
        </w:rPr>
        <w:t>positif sehingga meningkatkan aspek psikologis salah satunya pada penghargaan terhadap hidup.</w:t>
      </w:r>
      <w:r w:rsidR="006041EA">
        <w:rPr>
          <w:rFonts w:ascii="Cambria" w:eastAsia="Cambria" w:hAnsi="Cambria" w:cs="Cambria"/>
          <w:lang w:val="en-US"/>
        </w:rPr>
        <w:t xml:space="preserve"> </w:t>
      </w:r>
      <w:r w:rsidR="00D35925">
        <w:rPr>
          <w:rFonts w:ascii="Cambria" w:eastAsia="Cambria" w:hAnsi="Cambria" w:cs="Cambria"/>
          <w:lang w:val="en-US"/>
        </w:rPr>
        <w:t xml:space="preserve">Perubahan ini dapat terjadi karena adanya dukungan sosial yang dirasakan dan dinamakan </w:t>
      </w:r>
      <w:r w:rsidR="00D35925" w:rsidRPr="00D35925">
        <w:rPr>
          <w:rFonts w:ascii="Cambria" w:eastAsia="Cambria" w:hAnsi="Cambria" w:cs="Cambria"/>
          <w:i/>
          <w:iCs/>
        </w:rPr>
        <w:t>post</w:t>
      </w:r>
      <w:r w:rsidR="006041EA">
        <w:rPr>
          <w:rFonts w:ascii="Cambria" w:eastAsia="Cambria" w:hAnsi="Cambria" w:cs="Cambria"/>
          <w:i/>
          <w:iCs/>
          <w:lang w:val="en-US"/>
        </w:rPr>
        <w:t xml:space="preserve"> </w:t>
      </w:r>
      <w:r w:rsidR="00D35925" w:rsidRPr="00D35925">
        <w:rPr>
          <w:rFonts w:ascii="Cambria" w:eastAsia="Cambria" w:hAnsi="Cambria" w:cs="Cambria"/>
          <w:i/>
          <w:iCs/>
        </w:rPr>
        <w:t>trau</w:t>
      </w:r>
      <w:r w:rsidR="00D35925" w:rsidRPr="00D35925">
        <w:rPr>
          <w:rFonts w:ascii="Cambria" w:eastAsia="Cambria" w:hAnsi="Cambria" w:cs="Cambria"/>
          <w:i/>
          <w:iCs/>
          <w:lang w:val="en-US"/>
        </w:rPr>
        <w:t>m</w:t>
      </w:r>
      <w:r w:rsidR="00D35925" w:rsidRPr="00D35925">
        <w:rPr>
          <w:rFonts w:ascii="Cambria" w:eastAsia="Cambria" w:hAnsi="Cambria" w:cs="Cambria"/>
          <w:i/>
          <w:iCs/>
        </w:rPr>
        <w:t>atic growth</w:t>
      </w:r>
      <w:r w:rsidR="00D35925">
        <w:rPr>
          <w:rFonts w:ascii="Cambria" w:eastAsia="Cambria" w:hAnsi="Cambria" w:cs="Cambria"/>
          <w:i/>
          <w:iCs/>
          <w:lang w:val="en-US"/>
        </w:rPr>
        <w:t>.</w:t>
      </w:r>
      <w:r w:rsidR="00D35925">
        <w:rPr>
          <w:rFonts w:ascii="Cambria" w:eastAsia="Cambria" w:hAnsi="Cambria" w:cs="Cambria"/>
          <w:lang w:val="en-US"/>
        </w:rPr>
        <w:t xml:space="preserve"> </w:t>
      </w:r>
      <w:r w:rsidR="00255A4D">
        <w:rPr>
          <w:rFonts w:ascii="Cambria" w:eastAsia="Cambria" w:hAnsi="Cambria" w:cs="Cambria"/>
          <w:lang w:val="en-US"/>
        </w:rPr>
        <w:t xml:space="preserve">Maka dari itu </w:t>
      </w:r>
      <w:bookmarkStart w:id="1" w:name="_Hlk94101584"/>
      <w:r w:rsidR="00255A4D">
        <w:rPr>
          <w:rFonts w:ascii="Cambria" w:eastAsia="Cambria" w:hAnsi="Cambria" w:cs="Cambria"/>
          <w:lang w:val="en-US"/>
        </w:rPr>
        <w:t>t</w:t>
      </w:r>
      <w:r w:rsidR="00255A4D">
        <w:rPr>
          <w:rFonts w:ascii="Cambria" w:eastAsia="Cambria" w:hAnsi="Cambria" w:cs="Cambria"/>
        </w:rPr>
        <w:t>injaun literatur ini bertujuan untuk mengkaji peran dukungan sosial</w:t>
      </w:r>
      <w:r w:rsidR="006041EA">
        <w:rPr>
          <w:rFonts w:ascii="Cambria" w:eastAsia="Cambria" w:hAnsi="Cambria" w:cs="Cambria"/>
          <w:lang w:val="en-US"/>
        </w:rPr>
        <w:t xml:space="preserve"> </w:t>
      </w:r>
      <w:r w:rsidR="00255A4D">
        <w:rPr>
          <w:rFonts w:ascii="Cambria" w:eastAsia="Cambria" w:hAnsi="Cambria" w:cs="Cambria"/>
        </w:rPr>
        <w:t xml:space="preserve">terhadap </w:t>
      </w:r>
      <w:r w:rsidR="00255A4D" w:rsidRPr="00D35925">
        <w:rPr>
          <w:rFonts w:ascii="Cambria" w:eastAsia="Cambria" w:hAnsi="Cambria" w:cs="Cambria"/>
          <w:i/>
          <w:iCs/>
        </w:rPr>
        <w:t>post-trau</w:t>
      </w:r>
      <w:r w:rsidR="00255A4D" w:rsidRPr="00D35925">
        <w:rPr>
          <w:rFonts w:ascii="Cambria" w:eastAsia="Cambria" w:hAnsi="Cambria" w:cs="Cambria"/>
          <w:i/>
          <w:iCs/>
          <w:lang w:val="en-US"/>
        </w:rPr>
        <w:t>m</w:t>
      </w:r>
      <w:r w:rsidR="00255A4D" w:rsidRPr="00D35925">
        <w:rPr>
          <w:rFonts w:ascii="Cambria" w:eastAsia="Cambria" w:hAnsi="Cambria" w:cs="Cambria"/>
          <w:i/>
          <w:iCs/>
        </w:rPr>
        <w:t>atic growth</w:t>
      </w:r>
      <w:r w:rsidR="00255A4D">
        <w:rPr>
          <w:rFonts w:ascii="Cambria" w:eastAsia="Cambria" w:hAnsi="Cambria" w:cs="Cambria"/>
        </w:rPr>
        <w:t xml:space="preserve"> pada peng</w:t>
      </w:r>
      <w:r w:rsidR="00255A4D">
        <w:rPr>
          <w:rFonts w:ascii="Cambria" w:eastAsia="Cambria" w:hAnsi="Cambria" w:cs="Cambria"/>
          <w:lang w:val="en-US"/>
        </w:rPr>
        <w:t>i</w:t>
      </w:r>
      <w:r w:rsidR="00255A4D">
        <w:rPr>
          <w:rFonts w:ascii="Cambria" w:eastAsia="Cambria" w:hAnsi="Cambria" w:cs="Cambria"/>
        </w:rPr>
        <w:t>dap kanker payudara.</w:t>
      </w:r>
      <w:bookmarkEnd w:id="1"/>
      <w:r w:rsidR="00255A4D">
        <w:rPr>
          <w:rFonts w:ascii="Cambria" w:eastAsia="Cambria" w:hAnsi="Cambria" w:cs="Cambria"/>
        </w:rPr>
        <w:t xml:space="preserve"> </w:t>
      </w:r>
      <w:r w:rsidR="00255A4D">
        <w:rPr>
          <w:rFonts w:ascii="Cambria" w:eastAsia="Cambria" w:hAnsi="Cambria" w:cs="Cambria"/>
          <w:lang w:val="en-US"/>
        </w:rPr>
        <w:t>Penelusuran artikel penelitian</w:t>
      </w:r>
      <w:r w:rsidR="006041EA">
        <w:rPr>
          <w:rFonts w:ascii="Cambria" w:eastAsia="Cambria" w:hAnsi="Cambria" w:cs="Cambria"/>
          <w:lang w:val="en-US"/>
        </w:rPr>
        <w:t xml:space="preserve"> </w:t>
      </w:r>
      <w:r w:rsidR="00255A4D">
        <w:rPr>
          <w:rFonts w:ascii="Cambria" w:eastAsia="Cambria" w:hAnsi="Cambria" w:cs="Cambria"/>
          <w:lang w:val="en-US"/>
        </w:rPr>
        <w:t>dilakukan menggunakan kata kunci tertentu dalam periode waktu 2016-202</w:t>
      </w:r>
      <w:r w:rsidR="0012130F">
        <w:rPr>
          <w:rFonts w:ascii="Cambria" w:eastAsia="Cambria" w:hAnsi="Cambria" w:cs="Cambria"/>
          <w:lang w:val="en-US"/>
        </w:rPr>
        <w:t>1</w:t>
      </w:r>
      <w:r w:rsidR="00255A4D">
        <w:rPr>
          <w:rFonts w:ascii="Cambria" w:eastAsia="Cambria" w:hAnsi="Cambria" w:cs="Cambria"/>
          <w:lang w:val="en-US"/>
        </w:rPr>
        <w:t xml:space="preserve">. Menghasilkan </w:t>
      </w:r>
      <w:r w:rsidR="004E7546">
        <w:rPr>
          <w:rFonts w:ascii="Cambria" w:eastAsia="Cambria" w:hAnsi="Cambria" w:cs="Cambria"/>
          <w:lang w:val="en-US"/>
        </w:rPr>
        <w:t>6</w:t>
      </w:r>
      <w:r w:rsidR="00255A4D">
        <w:rPr>
          <w:rFonts w:ascii="Cambria" w:eastAsia="Cambria" w:hAnsi="Cambria" w:cs="Cambria"/>
          <w:lang w:val="en-US"/>
        </w:rPr>
        <w:t xml:space="preserve"> artikel</w:t>
      </w:r>
      <w:r w:rsidR="006041EA">
        <w:rPr>
          <w:rFonts w:ascii="Cambria" w:eastAsia="Cambria" w:hAnsi="Cambria" w:cs="Cambria"/>
          <w:lang w:val="en-US"/>
        </w:rPr>
        <w:t xml:space="preserve"> </w:t>
      </w:r>
      <w:r w:rsidR="00255A4D">
        <w:rPr>
          <w:rFonts w:ascii="Cambria" w:eastAsia="Cambria" w:hAnsi="Cambria" w:cs="Cambria"/>
          <w:lang w:val="en-US"/>
        </w:rPr>
        <w:t xml:space="preserve">yang kemudian dianalisis </w:t>
      </w:r>
      <w:r w:rsidR="00432945">
        <w:rPr>
          <w:rFonts w:ascii="Cambria" w:eastAsia="Cambria" w:hAnsi="Cambria" w:cs="Cambria"/>
          <w:lang w:val="en-US"/>
        </w:rPr>
        <w:t>metode, sampel, dan temuan</w:t>
      </w:r>
      <w:r w:rsidR="002542DA">
        <w:rPr>
          <w:rFonts w:ascii="Cambria" w:eastAsia="Cambria" w:hAnsi="Cambria" w:cs="Cambria"/>
          <w:lang w:val="en-US"/>
        </w:rPr>
        <w:t xml:space="preserve"> penelitian</w:t>
      </w:r>
      <w:r w:rsidR="00255A4D">
        <w:rPr>
          <w:rFonts w:ascii="Cambria" w:eastAsia="Cambria" w:hAnsi="Cambria" w:cs="Cambria"/>
          <w:lang w:val="en-US"/>
        </w:rPr>
        <w:t xml:space="preserve">. </w:t>
      </w:r>
      <w:r w:rsidR="004E7546">
        <w:rPr>
          <w:rFonts w:ascii="Cambria" w:eastAsia="Cambria" w:hAnsi="Cambria" w:cs="Cambria"/>
          <w:lang w:val="en-US"/>
        </w:rPr>
        <w:t xml:space="preserve">Hasil tinjauan literatur menunjukkan bahwa dukungan sosial berperan positif terhadap </w:t>
      </w:r>
      <w:r w:rsidR="004E7546">
        <w:rPr>
          <w:rFonts w:ascii="Cambria" w:eastAsia="Cambria" w:hAnsi="Cambria" w:cs="Cambria"/>
          <w:i/>
          <w:iCs/>
          <w:lang w:val="en-US"/>
        </w:rPr>
        <w:t>post-traumatic growth</w:t>
      </w:r>
      <w:r w:rsidR="004E7546">
        <w:rPr>
          <w:rFonts w:ascii="Cambria" w:eastAsia="Cambria" w:hAnsi="Cambria" w:cs="Cambria"/>
          <w:lang w:val="en-US"/>
        </w:rPr>
        <w:t xml:space="preserve"> pada pengidap kanker payudara.</w:t>
      </w:r>
      <w:r w:rsidR="00CF2CE0">
        <w:rPr>
          <w:rFonts w:ascii="Cambria" w:eastAsia="Cambria" w:hAnsi="Cambria" w:cs="Cambria"/>
          <w:lang w:val="en-US"/>
        </w:rPr>
        <w:t xml:space="preserve"> Sehingga </w:t>
      </w:r>
      <w:r w:rsidR="0011634D">
        <w:rPr>
          <w:rFonts w:ascii="Cambria" w:eastAsia="Cambria" w:hAnsi="Cambria" w:cs="Cambria"/>
          <w:lang w:val="en-US"/>
        </w:rPr>
        <w:t>besarnya dukungan sosial penting bagi kesehatan mental para pengidap kanker payudara.</w:t>
      </w:r>
    </w:p>
    <w:p w14:paraId="0000000C" w14:textId="0DA4BD6D" w:rsidR="00840AFB" w:rsidRDefault="00054A83">
      <w:pPr>
        <w:spacing w:after="0"/>
        <w:rPr>
          <w:rFonts w:ascii="Cambria" w:eastAsia="Cambria" w:hAnsi="Cambria" w:cs="Cambria"/>
          <w:i/>
        </w:rPr>
      </w:pPr>
      <w:r>
        <w:rPr>
          <w:rFonts w:ascii="Cambria" w:eastAsia="Cambria" w:hAnsi="Cambria" w:cs="Cambria"/>
          <w:b/>
          <w:i/>
        </w:rPr>
        <w:t>Kata kunci:</w:t>
      </w:r>
      <w:r>
        <w:rPr>
          <w:rFonts w:ascii="Cambria" w:eastAsia="Cambria" w:hAnsi="Cambria" w:cs="Cambria"/>
          <w:i/>
        </w:rPr>
        <w:t xml:space="preserve"> </w:t>
      </w:r>
      <w:r w:rsidR="007171B8">
        <w:rPr>
          <w:rFonts w:ascii="Cambria" w:eastAsia="Cambria" w:hAnsi="Cambria" w:cs="Cambria"/>
          <w:i/>
        </w:rPr>
        <w:t xml:space="preserve">Dukungan </w:t>
      </w:r>
      <w:r w:rsidR="00255A4D">
        <w:rPr>
          <w:rFonts w:ascii="Cambria" w:eastAsia="Cambria" w:hAnsi="Cambria" w:cs="Cambria"/>
          <w:i/>
          <w:lang w:val="en-US"/>
        </w:rPr>
        <w:t>S</w:t>
      </w:r>
      <w:r w:rsidR="007171B8">
        <w:rPr>
          <w:rFonts w:ascii="Cambria" w:eastAsia="Cambria" w:hAnsi="Cambria" w:cs="Cambria"/>
          <w:i/>
        </w:rPr>
        <w:t xml:space="preserve">osial, </w:t>
      </w:r>
      <w:r w:rsidR="00255A4D">
        <w:rPr>
          <w:rFonts w:ascii="Cambria" w:eastAsia="Cambria" w:hAnsi="Cambria" w:cs="Cambria"/>
          <w:i/>
        </w:rPr>
        <w:t>Kanker Payudar</w:t>
      </w:r>
      <w:r w:rsidR="00255A4D">
        <w:rPr>
          <w:rFonts w:ascii="Cambria" w:eastAsia="Cambria" w:hAnsi="Cambria" w:cs="Cambria"/>
          <w:i/>
          <w:lang w:val="en-US"/>
        </w:rPr>
        <w:t xml:space="preserve">a, </w:t>
      </w:r>
      <w:r w:rsidR="007171B8">
        <w:rPr>
          <w:rFonts w:ascii="Cambria" w:eastAsia="Cambria" w:hAnsi="Cambria" w:cs="Cambria"/>
          <w:i/>
        </w:rPr>
        <w:t>Post-Traumatic Growth</w:t>
      </w:r>
    </w:p>
    <w:p w14:paraId="0000000D" w14:textId="77777777" w:rsidR="00840AFB" w:rsidRDefault="00840AFB">
      <w:pPr>
        <w:spacing w:after="0"/>
        <w:rPr>
          <w:rFonts w:ascii="Cambria" w:eastAsia="Cambria" w:hAnsi="Cambria" w:cs="Cambria"/>
        </w:rPr>
      </w:pPr>
    </w:p>
    <w:p w14:paraId="0000000E" w14:textId="77777777" w:rsidR="00840AFB" w:rsidRDefault="00054A83">
      <w:pPr>
        <w:spacing w:after="0"/>
        <w:rPr>
          <w:rFonts w:ascii="Cambria" w:eastAsia="Cambria" w:hAnsi="Cambria" w:cs="Cambria"/>
          <w:b/>
          <w:sz w:val="24"/>
          <w:szCs w:val="24"/>
        </w:rPr>
      </w:pPr>
      <w:r>
        <w:rPr>
          <w:rFonts w:ascii="Cambria" w:eastAsia="Cambria" w:hAnsi="Cambria" w:cs="Cambria"/>
          <w:b/>
          <w:sz w:val="24"/>
          <w:szCs w:val="24"/>
        </w:rPr>
        <w:t>ABSTRACT</w:t>
      </w:r>
    </w:p>
    <w:p w14:paraId="0000000F" w14:textId="13AA2A26" w:rsidR="00840AFB" w:rsidRPr="00A364D1" w:rsidRDefault="00A364D1" w:rsidP="00A364D1">
      <w:pPr>
        <w:spacing w:after="0"/>
        <w:jc w:val="both"/>
        <w:rPr>
          <w:rFonts w:ascii="Cambria" w:eastAsia="Cambria" w:hAnsi="Cambria" w:cs="Cambria"/>
        </w:rPr>
      </w:pPr>
      <w:r w:rsidRPr="00A364D1">
        <w:rPr>
          <w:rFonts w:ascii="Cambria" w:eastAsia="Cambria" w:hAnsi="Cambria" w:cs="Cambria"/>
        </w:rPr>
        <w:t xml:space="preserve">Breast cancer is the type of cancer that mostly affects Indonesian women. Being diagnosed with breast cancer can </w:t>
      </w:r>
      <w:r>
        <w:rPr>
          <w:rFonts w:ascii="Cambria" w:eastAsia="Cambria" w:hAnsi="Cambria" w:cs="Cambria"/>
          <w:lang w:val="en-US"/>
        </w:rPr>
        <w:t xml:space="preserve">give </w:t>
      </w:r>
      <w:r w:rsidRPr="00A364D1">
        <w:rPr>
          <w:rFonts w:ascii="Cambria" w:eastAsia="Cambria" w:hAnsi="Cambria" w:cs="Cambria"/>
        </w:rPr>
        <w:t>a negative psychological effect.</w:t>
      </w:r>
      <w:r>
        <w:rPr>
          <w:rFonts w:ascii="Cambria" w:eastAsia="Cambria" w:hAnsi="Cambria" w:cs="Cambria"/>
          <w:lang w:val="en-US"/>
        </w:rPr>
        <w:t xml:space="preserve"> </w:t>
      </w:r>
      <w:r w:rsidRPr="00A364D1">
        <w:rPr>
          <w:rFonts w:ascii="Cambria" w:eastAsia="Cambria" w:hAnsi="Cambria" w:cs="Cambria"/>
        </w:rPr>
        <w:t xml:space="preserve">However, over time these negative reactions can turn into positive things, thereby increasing the psychological aspects, one of which is the appreciation of life. This change can occur because of </w:t>
      </w:r>
      <w:r w:rsidR="0089096B">
        <w:rPr>
          <w:rFonts w:ascii="Cambria" w:eastAsia="Cambria" w:hAnsi="Cambria" w:cs="Cambria"/>
          <w:lang w:val="en-US"/>
        </w:rPr>
        <w:t xml:space="preserve">perceived </w:t>
      </w:r>
      <w:r w:rsidRPr="00A364D1">
        <w:rPr>
          <w:rFonts w:ascii="Cambria" w:eastAsia="Cambria" w:hAnsi="Cambria" w:cs="Cambria"/>
        </w:rPr>
        <w:t xml:space="preserve">social support and </w:t>
      </w:r>
      <w:r w:rsidR="00A36B9D">
        <w:rPr>
          <w:rFonts w:ascii="Cambria" w:eastAsia="Cambria" w:hAnsi="Cambria" w:cs="Cambria"/>
          <w:lang w:val="en-US"/>
        </w:rPr>
        <w:t>so-</w:t>
      </w:r>
      <w:r w:rsidRPr="00A364D1">
        <w:rPr>
          <w:rFonts w:ascii="Cambria" w:eastAsia="Cambria" w:hAnsi="Cambria" w:cs="Cambria"/>
        </w:rPr>
        <w:t>called post-traumatic growth.</w:t>
      </w:r>
      <w:r>
        <w:rPr>
          <w:rFonts w:ascii="Cambria" w:eastAsia="Cambria" w:hAnsi="Cambria" w:cs="Cambria"/>
          <w:lang w:val="en-US"/>
        </w:rPr>
        <w:t xml:space="preserve"> </w:t>
      </w:r>
      <w:r w:rsidRPr="00A364D1">
        <w:rPr>
          <w:rFonts w:ascii="Cambria" w:eastAsia="Cambria" w:hAnsi="Cambria" w:cs="Cambria"/>
        </w:rPr>
        <w:t xml:space="preserve">Therefore, this literature review aims to examine the role of social support on post-traumatic growth </w:t>
      </w:r>
      <w:r>
        <w:rPr>
          <w:rFonts w:ascii="Cambria" w:eastAsia="Cambria" w:hAnsi="Cambria" w:cs="Cambria"/>
          <w:lang w:val="en-US"/>
        </w:rPr>
        <w:t>on</w:t>
      </w:r>
      <w:r w:rsidRPr="00A364D1">
        <w:rPr>
          <w:rFonts w:ascii="Cambria" w:eastAsia="Cambria" w:hAnsi="Cambria" w:cs="Cambria"/>
        </w:rPr>
        <w:t xml:space="preserve"> </w:t>
      </w:r>
      <w:r w:rsidR="006E4DCD">
        <w:rPr>
          <w:rFonts w:ascii="Cambria" w:eastAsia="Cambria" w:hAnsi="Cambria" w:cs="Cambria"/>
          <w:lang w:val="en-US"/>
        </w:rPr>
        <w:t>women</w:t>
      </w:r>
      <w:r w:rsidRPr="00A364D1">
        <w:rPr>
          <w:rFonts w:ascii="Cambria" w:eastAsia="Cambria" w:hAnsi="Cambria" w:cs="Cambria"/>
        </w:rPr>
        <w:t xml:space="preserve"> with breast cancer. The search for research articles was carried out using certain keywords in the 2016-2021 </w:t>
      </w:r>
      <w:r>
        <w:rPr>
          <w:rFonts w:ascii="Cambria" w:eastAsia="Cambria" w:hAnsi="Cambria" w:cs="Cambria"/>
          <w:lang w:val="en-US"/>
        </w:rPr>
        <w:t xml:space="preserve">publication </w:t>
      </w:r>
      <w:r w:rsidRPr="00A364D1">
        <w:rPr>
          <w:rFonts w:ascii="Cambria" w:eastAsia="Cambria" w:hAnsi="Cambria" w:cs="Cambria"/>
        </w:rPr>
        <w:t xml:space="preserve">period. </w:t>
      </w:r>
      <w:r w:rsidR="00A454AE">
        <w:rPr>
          <w:rFonts w:ascii="Cambria" w:eastAsia="Cambria" w:hAnsi="Cambria" w:cs="Cambria"/>
          <w:lang w:val="en-US"/>
        </w:rPr>
        <w:t>The final</w:t>
      </w:r>
      <w:r w:rsidRPr="00A364D1">
        <w:rPr>
          <w:rFonts w:ascii="Cambria" w:eastAsia="Cambria" w:hAnsi="Cambria" w:cs="Cambria"/>
        </w:rPr>
        <w:t xml:space="preserve"> 6 articles which were then analyzed by methods, samples, and </w:t>
      </w:r>
      <w:r w:rsidR="00A454AE">
        <w:rPr>
          <w:rFonts w:ascii="Cambria" w:eastAsia="Cambria" w:hAnsi="Cambria" w:cs="Cambria"/>
          <w:lang w:val="en-US"/>
        </w:rPr>
        <w:t xml:space="preserve">the </w:t>
      </w:r>
      <w:r w:rsidRPr="00A364D1">
        <w:rPr>
          <w:rFonts w:ascii="Cambria" w:eastAsia="Cambria" w:hAnsi="Cambria" w:cs="Cambria"/>
        </w:rPr>
        <w:t>research findings.</w:t>
      </w:r>
      <w:r>
        <w:rPr>
          <w:rFonts w:ascii="Cambria" w:eastAsia="Cambria" w:hAnsi="Cambria" w:cs="Cambria"/>
          <w:lang w:val="en-US"/>
        </w:rPr>
        <w:t xml:space="preserve"> </w:t>
      </w:r>
      <w:r w:rsidRPr="00A364D1">
        <w:rPr>
          <w:rFonts w:ascii="Cambria" w:eastAsia="Cambria" w:hAnsi="Cambria" w:cs="Cambria"/>
        </w:rPr>
        <w:t xml:space="preserve">The results of </w:t>
      </w:r>
      <w:r w:rsidR="00A454AE">
        <w:rPr>
          <w:rFonts w:ascii="Cambria" w:eastAsia="Cambria" w:hAnsi="Cambria" w:cs="Cambria"/>
          <w:lang w:val="en-US"/>
        </w:rPr>
        <w:t>this</w:t>
      </w:r>
      <w:r w:rsidRPr="00A364D1">
        <w:rPr>
          <w:rFonts w:ascii="Cambria" w:eastAsia="Cambria" w:hAnsi="Cambria" w:cs="Cambria"/>
        </w:rPr>
        <w:t xml:space="preserve"> literature review show that social support has a positive role in post-traumatic growth </w:t>
      </w:r>
      <w:r w:rsidR="00A454AE">
        <w:rPr>
          <w:rFonts w:ascii="Cambria" w:eastAsia="Cambria" w:hAnsi="Cambria" w:cs="Cambria"/>
          <w:lang w:val="en-US"/>
        </w:rPr>
        <w:t>o</w:t>
      </w:r>
      <w:r w:rsidRPr="00A364D1">
        <w:rPr>
          <w:rFonts w:ascii="Cambria" w:eastAsia="Cambria" w:hAnsi="Cambria" w:cs="Cambria"/>
        </w:rPr>
        <w:t xml:space="preserve">n </w:t>
      </w:r>
      <w:r w:rsidR="00227E7D">
        <w:rPr>
          <w:rFonts w:ascii="Cambria" w:eastAsia="Cambria" w:hAnsi="Cambria" w:cs="Cambria"/>
          <w:lang w:val="en-US"/>
        </w:rPr>
        <w:t>women</w:t>
      </w:r>
      <w:r w:rsidRPr="00A364D1">
        <w:rPr>
          <w:rFonts w:ascii="Cambria" w:eastAsia="Cambria" w:hAnsi="Cambria" w:cs="Cambria"/>
        </w:rPr>
        <w:t xml:space="preserve"> with breast cancer. </w:t>
      </w:r>
      <w:r w:rsidR="00A454AE">
        <w:rPr>
          <w:rFonts w:ascii="Cambria" w:eastAsia="Cambria" w:hAnsi="Cambria" w:cs="Cambria"/>
          <w:lang w:val="en-US"/>
        </w:rPr>
        <w:t>T</w:t>
      </w:r>
      <w:r w:rsidR="00A454AE" w:rsidRPr="00A454AE">
        <w:rPr>
          <w:rFonts w:ascii="Cambria" w:eastAsia="Cambria" w:hAnsi="Cambria" w:cs="Cambria"/>
        </w:rPr>
        <w:t>herefore</w:t>
      </w:r>
      <w:r w:rsidR="00A454AE">
        <w:rPr>
          <w:rFonts w:ascii="Cambria" w:eastAsia="Cambria" w:hAnsi="Cambria" w:cs="Cambria"/>
          <w:lang w:val="en-US"/>
        </w:rPr>
        <w:t>,</w:t>
      </w:r>
      <w:r w:rsidRPr="00A364D1">
        <w:rPr>
          <w:rFonts w:ascii="Cambria" w:eastAsia="Cambria" w:hAnsi="Cambria" w:cs="Cambria"/>
        </w:rPr>
        <w:t xml:space="preserve"> the amount of social support is important for the mental health of </w:t>
      </w:r>
      <w:r w:rsidR="00A454AE">
        <w:rPr>
          <w:rFonts w:ascii="Cambria" w:eastAsia="Cambria" w:hAnsi="Cambria" w:cs="Cambria"/>
          <w:lang w:val="en-US"/>
        </w:rPr>
        <w:t>women</w:t>
      </w:r>
      <w:r w:rsidRPr="00A364D1">
        <w:rPr>
          <w:rFonts w:ascii="Cambria" w:eastAsia="Cambria" w:hAnsi="Cambria" w:cs="Cambria"/>
        </w:rPr>
        <w:t xml:space="preserve"> with breast cancer.</w:t>
      </w:r>
    </w:p>
    <w:p w14:paraId="00000010" w14:textId="77777777" w:rsidR="00840AFB" w:rsidRDefault="00840AFB">
      <w:pPr>
        <w:spacing w:after="0"/>
        <w:rPr>
          <w:rFonts w:ascii="Cambria" w:eastAsia="Cambria" w:hAnsi="Cambria" w:cs="Cambria"/>
        </w:rPr>
      </w:pPr>
    </w:p>
    <w:p w14:paraId="00000011" w14:textId="39762CEF" w:rsidR="00840AFB" w:rsidRPr="00255A4D" w:rsidRDefault="00054A83">
      <w:pPr>
        <w:spacing w:after="0"/>
        <w:rPr>
          <w:rFonts w:ascii="Cambria" w:eastAsia="Cambria" w:hAnsi="Cambria" w:cs="Cambria"/>
          <w:iCs/>
          <w:lang w:val="en-US"/>
        </w:rPr>
      </w:pPr>
      <w:r>
        <w:rPr>
          <w:rFonts w:ascii="Cambria" w:eastAsia="Cambria" w:hAnsi="Cambria" w:cs="Cambria"/>
          <w:b/>
          <w:i/>
        </w:rPr>
        <w:t>Keywords:</w:t>
      </w:r>
      <w:r>
        <w:rPr>
          <w:rFonts w:ascii="Cambria" w:eastAsia="Cambria" w:hAnsi="Cambria" w:cs="Cambria"/>
          <w:i/>
        </w:rPr>
        <w:t xml:space="preserve"> </w:t>
      </w:r>
      <w:r w:rsidR="00255A4D">
        <w:rPr>
          <w:rFonts w:ascii="Cambria" w:eastAsia="Cambria" w:hAnsi="Cambria" w:cs="Cambria"/>
          <w:i/>
          <w:lang w:val="en-US"/>
        </w:rPr>
        <w:t>Breast Cancer, Post-Traumatic Growth, Sosial Support</w:t>
      </w:r>
    </w:p>
    <w:p w14:paraId="00000012" w14:textId="77777777" w:rsidR="00840AFB" w:rsidRDefault="00840AFB">
      <w:pPr>
        <w:spacing w:after="0"/>
        <w:rPr>
          <w:rFonts w:ascii="Cambria" w:eastAsia="Cambria" w:hAnsi="Cambria" w:cs="Cambria"/>
        </w:rPr>
      </w:pPr>
    </w:p>
    <w:tbl>
      <w:tblPr>
        <w:tblStyle w:val="a"/>
        <w:tblW w:w="9629" w:type="dxa"/>
        <w:tblBorders>
          <w:top w:val="nil"/>
          <w:left w:val="nil"/>
          <w:bottom w:val="nil"/>
          <w:right w:val="nil"/>
          <w:insideH w:val="nil"/>
          <w:insideV w:val="nil"/>
        </w:tblBorders>
        <w:tblLayout w:type="fixed"/>
        <w:tblLook w:val="0400" w:firstRow="0" w:lastRow="0" w:firstColumn="0" w:lastColumn="0" w:noHBand="0" w:noVBand="1"/>
      </w:tblPr>
      <w:tblGrid>
        <w:gridCol w:w="1555"/>
        <w:gridCol w:w="8074"/>
      </w:tblGrid>
      <w:tr w:rsidR="00840AFB" w14:paraId="605C3227" w14:textId="77777777">
        <w:tc>
          <w:tcPr>
            <w:tcW w:w="9629" w:type="dxa"/>
            <w:gridSpan w:val="2"/>
            <w:shd w:val="clear" w:color="auto" w:fill="D9D9D9"/>
          </w:tcPr>
          <w:p w14:paraId="00000013" w14:textId="77777777" w:rsidR="00840AFB" w:rsidRDefault="00840AFB">
            <w:pPr>
              <w:rPr>
                <w:rFonts w:ascii="Cambria" w:eastAsia="Cambria" w:hAnsi="Cambria" w:cs="Cambria"/>
                <w:sz w:val="20"/>
                <w:szCs w:val="20"/>
              </w:rPr>
            </w:pPr>
          </w:p>
          <w:p w14:paraId="00000014" w14:textId="77777777" w:rsidR="00840AFB" w:rsidRDefault="00054A83">
            <w:pPr>
              <w:rPr>
                <w:rFonts w:ascii="Cambria" w:eastAsia="Cambria" w:hAnsi="Cambria" w:cs="Cambria"/>
                <w:sz w:val="20"/>
                <w:szCs w:val="20"/>
              </w:rPr>
            </w:pPr>
            <w:r>
              <w:rPr>
                <w:rFonts w:ascii="Cambria" w:eastAsia="Cambria" w:hAnsi="Cambria" w:cs="Cambria"/>
                <w:sz w:val="20"/>
                <w:szCs w:val="20"/>
              </w:rPr>
              <w:t>Buletin Penelitian Psikologi dan Kesehatan Mental (BRPKM), tahun, Vol. X(no), pp,</w:t>
            </w:r>
          </w:p>
          <w:p w14:paraId="00000015" w14:textId="08CCC8CD" w:rsidR="00840AFB" w:rsidRDefault="00054A83">
            <w:pPr>
              <w:rPr>
                <w:rFonts w:ascii="Cambria" w:eastAsia="Cambria" w:hAnsi="Cambria" w:cs="Cambria"/>
                <w:sz w:val="20"/>
                <w:szCs w:val="20"/>
              </w:rPr>
            </w:pPr>
            <w:r>
              <w:rPr>
                <w:rFonts w:ascii="Cambria" w:eastAsia="Cambria" w:hAnsi="Cambria" w:cs="Cambria"/>
                <w:sz w:val="20"/>
                <w:szCs w:val="20"/>
              </w:rPr>
              <w:t>*Alamat korespondensi: Fakultas Psikologi Universitas Airlangga, Kampus B Universitas Airlangga Jalan Airlangga 4-6 Surabaya 60286. Surel:</w:t>
            </w:r>
            <w:r>
              <w:rPr>
                <w:rFonts w:ascii="Cambria" w:eastAsia="Cambria" w:hAnsi="Cambria" w:cs="Cambria"/>
                <w:b/>
                <w:sz w:val="20"/>
                <w:szCs w:val="20"/>
              </w:rPr>
              <w:t xml:space="preserve"> </w:t>
            </w:r>
            <w:r w:rsidR="007171B8" w:rsidRPr="007171B8">
              <w:rPr>
                <w:rFonts w:ascii="Cambria" w:hAnsi="Cambria"/>
                <w:b/>
                <w:bCs/>
                <w:sz w:val="20"/>
                <w:szCs w:val="20"/>
              </w:rPr>
              <w:t>nurainy.fardana@psikologi.unair.ac.id</w:t>
            </w:r>
          </w:p>
          <w:p w14:paraId="00000016" w14:textId="77777777" w:rsidR="00840AFB" w:rsidRDefault="00840AFB">
            <w:pPr>
              <w:rPr>
                <w:rFonts w:ascii="Cambria" w:eastAsia="Cambria" w:hAnsi="Cambria" w:cs="Cambria"/>
                <w:sz w:val="20"/>
                <w:szCs w:val="20"/>
              </w:rPr>
            </w:pPr>
          </w:p>
        </w:tc>
      </w:tr>
      <w:tr w:rsidR="00840AFB" w14:paraId="4BFCEA05" w14:textId="77777777">
        <w:tc>
          <w:tcPr>
            <w:tcW w:w="1555" w:type="dxa"/>
            <w:shd w:val="clear" w:color="auto" w:fill="D9D9D9"/>
            <w:vAlign w:val="center"/>
          </w:tcPr>
          <w:p w14:paraId="00000018" w14:textId="77777777" w:rsidR="00840AFB" w:rsidRDefault="00054A83">
            <w:pPr>
              <w:jc w:val="center"/>
              <w:rPr>
                <w:rFonts w:ascii="Cambria" w:eastAsia="Cambria" w:hAnsi="Cambria" w:cs="Cambria"/>
                <w:sz w:val="20"/>
                <w:szCs w:val="20"/>
              </w:rPr>
            </w:pPr>
            <w:r>
              <w:rPr>
                <w:sz w:val="20"/>
                <w:szCs w:val="20"/>
              </w:rPr>
              <w:drawing>
                <wp:inline distT="0" distB="0" distL="0" distR="0">
                  <wp:extent cx="838200" cy="295275"/>
                  <wp:effectExtent l="0" t="0" r="0" b="0"/>
                  <wp:docPr id="44" name="image3.png" descr="C:\Users\psikologiunair\AppData\Local\Microsoft\Windows\INetCacheContent.Word\CC-BY_icon.svg.png"/>
                  <wp:cNvGraphicFramePr/>
                  <a:graphic xmlns:a="http://schemas.openxmlformats.org/drawingml/2006/main">
                    <a:graphicData uri="http://schemas.openxmlformats.org/drawingml/2006/picture">
                      <pic:pic xmlns:pic="http://schemas.openxmlformats.org/drawingml/2006/picture">
                        <pic:nvPicPr>
                          <pic:cNvPr id="0" name="image3.png" descr="C:\Users\psikologiunair\AppData\Local\Microsoft\Windows\INetCacheContent.Word\CC-BY_icon.svg.png"/>
                          <pic:cNvPicPr preferRelativeResize="0"/>
                        </pic:nvPicPr>
                        <pic:blipFill>
                          <a:blip r:embed="rId9"/>
                          <a:srcRect/>
                          <a:stretch>
                            <a:fillRect/>
                          </a:stretch>
                        </pic:blipFill>
                        <pic:spPr>
                          <a:xfrm>
                            <a:off x="0" y="0"/>
                            <a:ext cx="838200" cy="295275"/>
                          </a:xfrm>
                          <a:prstGeom prst="rect">
                            <a:avLst/>
                          </a:prstGeom>
                          <a:ln/>
                        </pic:spPr>
                      </pic:pic>
                    </a:graphicData>
                  </a:graphic>
                </wp:inline>
              </w:drawing>
            </w:r>
          </w:p>
        </w:tc>
        <w:tc>
          <w:tcPr>
            <w:tcW w:w="8074" w:type="dxa"/>
            <w:shd w:val="clear" w:color="auto" w:fill="D9D9D9"/>
          </w:tcPr>
          <w:p w14:paraId="00000019" w14:textId="77777777" w:rsidR="00840AFB" w:rsidRDefault="00054A83">
            <w:pPr>
              <w:jc w:val="both"/>
              <w:rPr>
                <w:rFonts w:ascii="Cambria" w:eastAsia="Cambria" w:hAnsi="Cambria" w:cs="Cambria"/>
                <w:sz w:val="20"/>
                <w:szCs w:val="20"/>
              </w:rPr>
            </w:pPr>
            <w:r>
              <w:rPr>
                <w:rFonts w:ascii="Cambria" w:eastAsia="Cambria" w:hAnsi="Cambria" w:cs="Cambria"/>
                <w:sz w:val="20"/>
                <w:szCs w:val="20"/>
              </w:rPr>
              <w:t>Naskah ini merupakan naskah dengan akses terbuka dibawah ketentuan the Creative Common Attribution License (CC-BY-4.0) (</w:t>
            </w:r>
            <w:hyperlink r:id="rId10">
              <w:r>
                <w:rPr>
                  <w:rFonts w:ascii="Cambria" w:eastAsia="Cambria" w:hAnsi="Cambria" w:cs="Cambria"/>
                  <w:color w:val="0563C1"/>
                  <w:sz w:val="20"/>
                  <w:szCs w:val="20"/>
                  <w:u w:val="single"/>
                </w:rPr>
                <w:t>http://creativecommons.org/licenses/by/4.0</w:t>
              </w:r>
            </w:hyperlink>
            <w:r>
              <w:rPr>
                <w:rFonts w:ascii="Cambria" w:eastAsia="Cambria" w:hAnsi="Cambria" w:cs="Cambria"/>
                <w:sz w:val="20"/>
                <w:szCs w:val="20"/>
              </w:rPr>
              <w:t xml:space="preserve">), </w:t>
            </w:r>
            <w:r>
              <w:rPr>
                <w:rFonts w:ascii="Cambria" w:eastAsia="Cambria" w:hAnsi="Cambria" w:cs="Cambria"/>
                <w:sz w:val="20"/>
                <w:szCs w:val="20"/>
              </w:rPr>
              <w:lastRenderedPageBreak/>
              <w:t>sehingga penggunaan, distribusi, reproduksi dalam media apapun atas artikel ini tidak dibatasi, selama sumber aslinya disitir dengan baik.</w:t>
            </w:r>
          </w:p>
        </w:tc>
      </w:tr>
      <w:tr w:rsidR="00840AFB" w14:paraId="40AA9237" w14:textId="77777777">
        <w:tc>
          <w:tcPr>
            <w:tcW w:w="1555" w:type="dxa"/>
            <w:shd w:val="clear" w:color="auto" w:fill="D9D9D9"/>
            <w:vAlign w:val="center"/>
          </w:tcPr>
          <w:p w14:paraId="0000001A" w14:textId="77777777" w:rsidR="00840AFB" w:rsidRDefault="00840AFB">
            <w:pPr>
              <w:jc w:val="center"/>
              <w:rPr>
                <w:sz w:val="20"/>
                <w:szCs w:val="20"/>
              </w:rPr>
            </w:pPr>
          </w:p>
        </w:tc>
        <w:tc>
          <w:tcPr>
            <w:tcW w:w="8074" w:type="dxa"/>
            <w:shd w:val="clear" w:color="auto" w:fill="D9D9D9"/>
          </w:tcPr>
          <w:p w14:paraId="0000001B" w14:textId="77777777" w:rsidR="00840AFB" w:rsidRDefault="00840AFB">
            <w:pPr>
              <w:rPr>
                <w:rFonts w:ascii="Cambria" w:eastAsia="Cambria" w:hAnsi="Cambria" w:cs="Cambria"/>
                <w:sz w:val="20"/>
                <w:szCs w:val="20"/>
              </w:rPr>
            </w:pPr>
          </w:p>
        </w:tc>
      </w:tr>
    </w:tbl>
    <w:p w14:paraId="0000001D" w14:textId="42C17B76" w:rsidR="00840AFB" w:rsidRDefault="00840AFB">
      <w:pPr>
        <w:rPr>
          <w:rFonts w:ascii="Cambria" w:eastAsia="Cambria" w:hAnsi="Cambria" w:cs="Cambria"/>
          <w:b/>
        </w:rPr>
      </w:pPr>
    </w:p>
    <w:p w14:paraId="0000001E" w14:textId="77777777" w:rsidR="00840AFB" w:rsidRDefault="00054A83">
      <w:pPr>
        <w:spacing w:after="120"/>
        <w:jc w:val="center"/>
        <w:rPr>
          <w:rFonts w:ascii="Cambria" w:eastAsia="Cambria" w:hAnsi="Cambria" w:cs="Cambria"/>
          <w:b/>
        </w:rPr>
      </w:pPr>
      <w:r>
        <w:rPr>
          <w:rFonts w:ascii="Cambria" w:eastAsia="Cambria" w:hAnsi="Cambria" w:cs="Cambria"/>
          <w:b/>
        </w:rPr>
        <w:t>PENDAHULUAN</w:t>
      </w:r>
    </w:p>
    <w:p w14:paraId="178C6C3A" w14:textId="5B828ABB" w:rsidR="00FE0F01" w:rsidRPr="004A3B2B" w:rsidRDefault="00FE0F01" w:rsidP="00FE0F01">
      <w:pPr>
        <w:spacing w:line="240" w:lineRule="auto"/>
        <w:jc w:val="both"/>
        <w:rPr>
          <w:rFonts w:ascii="Cambria" w:hAnsi="Cambria"/>
          <w:lang w:val="en-US"/>
        </w:rPr>
      </w:pPr>
      <w:r w:rsidRPr="004A3B2B">
        <w:rPr>
          <w:rFonts w:ascii="Cambria" w:hAnsi="Cambria"/>
          <w:lang w:val="en-US"/>
        </w:rPr>
        <w:t>Kanker payudara adalah jenis kanker paling banyak diidap perempuan Indonesia dengan proporsi</w:t>
      </w:r>
      <w:r w:rsidR="004932F2">
        <w:rPr>
          <w:rFonts w:ascii="Cambria" w:hAnsi="Cambria"/>
          <w:lang w:val="en-US"/>
        </w:rPr>
        <w:t xml:space="preserve"> </w:t>
      </w:r>
      <w:r w:rsidRPr="004A3B2B">
        <w:rPr>
          <w:rFonts w:ascii="Cambria" w:hAnsi="Cambria"/>
          <w:lang w:val="en-US"/>
        </w:rPr>
        <w:t xml:space="preserve">30,8% atau 65.858 kasus dari 213.546 kasus kanker baru di Indonesia menurut </w:t>
      </w:r>
      <w:r w:rsidRPr="004A3B2B">
        <w:rPr>
          <w:rFonts w:ascii="Cambria" w:hAnsi="Cambria"/>
          <w:lang w:val="en-US"/>
        </w:rPr>
        <w:fldChar w:fldCharType="begin"/>
      </w:r>
      <w:r w:rsidR="009B257A">
        <w:rPr>
          <w:rFonts w:ascii="Cambria" w:hAnsi="Cambria"/>
          <w:lang w:val="en-US"/>
        </w:rPr>
        <w:instrText xml:space="preserve"> ADDIN ZOTERO_ITEM CSL_CITATION {"citationID":"u4I8m77t","properties":{"formattedCitation":"(The Global Cancer Observatory, 2021)","plainCitation":"(The Global Cancer Observatory, 2021)","dontUpdate":true,"noteIndex":0},"citationItems":[{"id":1075,"uris":["http://zotero.org/users/5655395/items/M5X4M8J8"],"uri":["http://zotero.org/users/5655395/items/M5X4M8J8"],"itemData":{"id":1075,"type":"article","language":"English","publisher":"World Health Organization","title":"Indonesia Fact Sheets","URL":"https://gco.iarc.fr/today/data/factsheets/populations/360-indonesia-fact-sheets.pdf","author":[{"family":"The Global Cancer Observatory","given":""}],"issued":{"date-parts":[["2021",3]]}}}],"schema":"https://github.com/citation-style-language/schema/raw/master/csl-citation.json"} </w:instrText>
      </w:r>
      <w:r w:rsidRPr="004A3B2B">
        <w:rPr>
          <w:rFonts w:ascii="Cambria" w:hAnsi="Cambria"/>
          <w:lang w:val="en-US"/>
        </w:rPr>
        <w:fldChar w:fldCharType="separate"/>
      </w:r>
      <w:r w:rsidRPr="004A3B2B">
        <w:rPr>
          <w:rFonts w:ascii="Cambria" w:hAnsi="Cambria"/>
          <w:i/>
          <w:iCs/>
        </w:rPr>
        <w:t>The Global Cancer</w:t>
      </w:r>
      <w:r w:rsidR="004932F2">
        <w:rPr>
          <w:rFonts w:ascii="Cambria" w:hAnsi="Cambria"/>
          <w:i/>
          <w:iCs/>
          <w:lang w:val="en-US"/>
        </w:rPr>
        <w:t xml:space="preserve"> </w:t>
      </w:r>
      <w:r w:rsidRPr="004A3B2B">
        <w:rPr>
          <w:rFonts w:ascii="Cambria" w:hAnsi="Cambria"/>
          <w:i/>
          <w:iCs/>
        </w:rPr>
        <w:t xml:space="preserve">Observatory </w:t>
      </w:r>
      <w:r w:rsidRPr="004A3B2B">
        <w:rPr>
          <w:rFonts w:ascii="Cambria" w:hAnsi="Cambria"/>
          <w:lang w:val="en-US"/>
        </w:rPr>
        <w:t>(</w:t>
      </w:r>
      <w:r w:rsidRPr="004A3B2B">
        <w:rPr>
          <w:rFonts w:ascii="Cambria" w:hAnsi="Cambria"/>
        </w:rPr>
        <w:t>2021)</w:t>
      </w:r>
      <w:r w:rsidRPr="004A3B2B">
        <w:rPr>
          <w:rFonts w:ascii="Cambria" w:hAnsi="Cambria"/>
          <w:lang w:val="en-US"/>
        </w:rPr>
        <w:fldChar w:fldCharType="end"/>
      </w:r>
      <w:r w:rsidRPr="004A3B2B">
        <w:rPr>
          <w:rFonts w:ascii="Cambria" w:hAnsi="Cambria"/>
          <w:lang w:val="en-US"/>
        </w:rPr>
        <w:t>. Mengidap kanker payudara dinilai dapat mengubah penampilan fisik,</w:t>
      </w:r>
      <w:r w:rsidR="004932F2">
        <w:rPr>
          <w:rFonts w:ascii="Cambria" w:hAnsi="Cambria"/>
          <w:lang w:val="en-US"/>
        </w:rPr>
        <w:t xml:space="preserve"> </w:t>
      </w:r>
      <w:r w:rsidRPr="004A3B2B">
        <w:rPr>
          <w:rFonts w:ascii="Cambria" w:hAnsi="Cambria"/>
          <w:lang w:val="en-US"/>
        </w:rPr>
        <w:t xml:space="preserve">menggangguu aktivitas sehari-hari, sulit disembuhkan, hingga membawa kematian </w:t>
      </w:r>
      <w:r w:rsidRPr="004A3B2B">
        <w:rPr>
          <w:rFonts w:ascii="Cambria" w:hAnsi="Cambria"/>
          <w:lang w:val="en-US"/>
        </w:rPr>
        <w:fldChar w:fldCharType="begin"/>
      </w:r>
      <w:r w:rsidRPr="004A3B2B">
        <w:rPr>
          <w:rFonts w:ascii="Cambria" w:hAnsi="Cambria"/>
          <w:lang w:val="en-US"/>
        </w:rPr>
        <w:instrText xml:space="preserve"> ADDIN ZOTERO_ITEM CSL_CITATION {"citationID":"ViwLowAS","properties":{"formattedCitation":"(Remennick, 2006)","plainCitation":"(Remennick, 2006)","noteIndex":0},"citationItems":[{"id":1081,"uris":["http://zotero.org/users/5655395/items/ESVYBQLT"],"uri":["http://zotero.org/users/5655395/items/ESVYBQLT"],"itemData":{"id":1081,"type":"article-journal","abstract":"A sociological view of the barriers experienced by women from traditional cultures, both in their native countries and as immigrants and minorities in multicultural western societies, in preventive health care generally and in breast screening specifically, is essential not only to understand patterns of late-stage diagnosis, but also to design successful interventions and programs. Breast cancer is a unique disease, as its name ties together a multisymbolic organ of the female anatomy and a potentially fatal affliction, the treatment of which commonly is a body-mutilating procedure (mastectomy). Because of its special nature, breast cancer is shrouded in fears, myths, and connotations reaching far beyond the objective clinical understanding of the disease. Many women do not use available breast-screening services and present with advanced symptoms. To help women detect and treat breast cancer early, health care providers and policymakers should try to understand their predicaments and the factors influencing their decisions. Structural barriers include such socioeconomic factors as poor health insurance, distance to medical facilities, and inability to take time off from work, while organizational barriers include difficulty in navigating complex health care systems and interacting with medical staff. Psychological and sociocultural barriers include poor health motivation, denial of personal risk, fatalism, mistrust of cancer treatments, and the fear of becoming a burden on family members. These barriers can often preclude proactive breast screening or rapid response to symptoms, even when breast cancer awareness is rather high. Moreover, in many traditional societies, especially Muslim ones, women's decisions and actions are controlled by men, and men may be unaware of or disapprove of breast screening. This article discusses several approaches to lowering the described barriers, including specially tailoring educational programs that dispel cancer myths, involving men in breast cancer detection efforts, implementing cultural competence training for mainstream health care providers, and recruiting minority health care professionals to enable better outreach to their coethnics.","container-title":"The Breast Journal","DOI":"10.1111/j.1075-122X.2006.00204.x","ISSN":"1075-122X","journalAbbreviation":"Breast J","language":"eng","note":"PMID: 16430393","page":"S103-110","source":"PubMed","title":"The challenge of early breast cancer detection among immigrant and minority women in multicultural societies","volume":"12 Suppl 1","author":[{"family":"Remennick","given":"Larissa"}],"issued":{"date-parts":[["2006",2]]}}}],"schema":"https://github.com/citation-style-language/schema/raw/master/csl-citation.json"} </w:instrText>
      </w:r>
      <w:r w:rsidRPr="004A3B2B">
        <w:rPr>
          <w:rFonts w:ascii="Cambria" w:hAnsi="Cambria"/>
          <w:lang w:val="en-US"/>
        </w:rPr>
        <w:fldChar w:fldCharType="separate"/>
      </w:r>
      <w:r w:rsidRPr="004A3B2B">
        <w:rPr>
          <w:rFonts w:ascii="Cambria" w:hAnsi="Cambria"/>
        </w:rPr>
        <w:t>(Remennick,</w:t>
      </w:r>
      <w:r>
        <w:rPr>
          <w:rFonts w:ascii="Cambria" w:hAnsi="Cambria"/>
          <w:lang w:val="en-US"/>
        </w:rPr>
        <w:t xml:space="preserve"> </w:t>
      </w:r>
      <w:r w:rsidRPr="004A3B2B">
        <w:rPr>
          <w:rFonts w:ascii="Cambria" w:hAnsi="Cambria"/>
        </w:rPr>
        <w:t>2006)</w:t>
      </w:r>
      <w:r w:rsidRPr="004A3B2B">
        <w:rPr>
          <w:rFonts w:ascii="Cambria" w:hAnsi="Cambria"/>
          <w:lang w:val="en-US"/>
        </w:rPr>
        <w:fldChar w:fldCharType="end"/>
      </w:r>
      <w:r w:rsidRPr="004A3B2B">
        <w:rPr>
          <w:rFonts w:ascii="Cambria" w:hAnsi="Cambria"/>
          <w:lang w:val="en-US"/>
        </w:rPr>
        <w:t>.</w:t>
      </w:r>
      <w:r w:rsidR="004932F2">
        <w:rPr>
          <w:rFonts w:ascii="Cambria" w:hAnsi="Cambria"/>
          <w:lang w:val="en-US"/>
        </w:rPr>
        <w:t xml:space="preserve"> </w:t>
      </w:r>
      <w:r w:rsidRPr="004A3B2B">
        <w:rPr>
          <w:rFonts w:ascii="Cambria" w:hAnsi="Cambria"/>
          <w:lang w:val="en-US"/>
        </w:rPr>
        <w:t>Selain itu, kanker payudara membutuhkan prosedur medis yang tidak mudah. Kemungkinan</w:t>
      </w:r>
      <w:r>
        <w:rPr>
          <w:rFonts w:ascii="Cambria" w:hAnsi="Cambria"/>
          <w:lang w:val="en-US"/>
        </w:rPr>
        <w:t xml:space="preserve"> </w:t>
      </w:r>
      <w:r w:rsidRPr="004A3B2B">
        <w:rPr>
          <w:rFonts w:ascii="Cambria" w:hAnsi="Cambria"/>
          <w:lang w:val="en-US"/>
        </w:rPr>
        <w:t>kehilangan</w:t>
      </w:r>
      <w:r w:rsidR="004932F2">
        <w:rPr>
          <w:rFonts w:ascii="Cambria" w:hAnsi="Cambria"/>
          <w:lang w:val="en-US"/>
        </w:rPr>
        <w:t xml:space="preserve"> </w:t>
      </w:r>
      <w:r w:rsidRPr="004A3B2B">
        <w:rPr>
          <w:rFonts w:ascii="Cambria" w:hAnsi="Cambria"/>
          <w:lang w:val="en-US"/>
        </w:rPr>
        <w:t>payudara meningkatkan kecemasan tentang penyakit ini. Situasi ini membuat proses</w:t>
      </w:r>
      <w:r>
        <w:rPr>
          <w:rFonts w:ascii="Cambria" w:hAnsi="Cambria"/>
          <w:lang w:val="en-US"/>
        </w:rPr>
        <w:t xml:space="preserve"> </w:t>
      </w:r>
      <w:r w:rsidRPr="004A3B2B">
        <w:rPr>
          <w:rFonts w:ascii="Cambria" w:hAnsi="Cambria"/>
          <w:lang w:val="en-US"/>
        </w:rPr>
        <w:t>pengobatan lebih</w:t>
      </w:r>
      <w:r w:rsidR="004932F2">
        <w:rPr>
          <w:rFonts w:ascii="Cambria" w:hAnsi="Cambria"/>
          <w:lang w:val="en-US"/>
        </w:rPr>
        <w:t xml:space="preserve"> </w:t>
      </w:r>
      <w:r w:rsidRPr="004A3B2B">
        <w:rPr>
          <w:rFonts w:ascii="Cambria" w:hAnsi="Cambria"/>
          <w:lang w:val="en-US"/>
        </w:rPr>
        <w:t>traumatis bagi perempuan. Oleh karena itu, dapat diindikasikan bahwa kanker</w:t>
      </w:r>
      <w:r>
        <w:rPr>
          <w:rFonts w:ascii="Cambria" w:hAnsi="Cambria"/>
          <w:lang w:val="en-US"/>
        </w:rPr>
        <w:t xml:space="preserve"> </w:t>
      </w:r>
      <w:r w:rsidRPr="004A3B2B">
        <w:rPr>
          <w:rFonts w:ascii="Cambria" w:hAnsi="Cambria"/>
          <w:lang w:val="en-US"/>
        </w:rPr>
        <w:t>payudara dianggap</w:t>
      </w:r>
      <w:r w:rsidR="004932F2">
        <w:rPr>
          <w:rFonts w:ascii="Cambria" w:hAnsi="Cambria"/>
          <w:lang w:val="en-US"/>
        </w:rPr>
        <w:t xml:space="preserve"> </w:t>
      </w:r>
      <w:r w:rsidRPr="004A3B2B">
        <w:rPr>
          <w:rFonts w:ascii="Cambria" w:hAnsi="Cambria"/>
          <w:lang w:val="en-US"/>
        </w:rPr>
        <w:t>sebagai ancaman bagi identitas feminin dan keibuan perempuan, citra tubuh,</w:t>
      </w:r>
      <w:r>
        <w:rPr>
          <w:rFonts w:ascii="Cambria" w:hAnsi="Cambria"/>
          <w:lang w:val="en-US"/>
        </w:rPr>
        <w:t xml:space="preserve"> </w:t>
      </w:r>
      <w:r w:rsidRPr="004A3B2B">
        <w:rPr>
          <w:rFonts w:ascii="Cambria" w:hAnsi="Cambria"/>
          <w:lang w:val="en-US"/>
        </w:rPr>
        <w:t>seksualitas, kepercayaan diri, harga diri, status psikologis dan hubungan dengan lingkungan</w:t>
      </w:r>
      <w:r>
        <w:rPr>
          <w:rFonts w:ascii="Cambria" w:hAnsi="Cambria"/>
          <w:lang w:val="en-US"/>
        </w:rPr>
        <w:t xml:space="preserve"> </w:t>
      </w:r>
      <w:r w:rsidRPr="004A3B2B">
        <w:rPr>
          <w:rFonts w:ascii="Cambria" w:hAnsi="Cambria"/>
          <w:lang w:val="en-US"/>
        </w:rPr>
        <w:fldChar w:fldCharType="begin"/>
      </w:r>
      <w:r w:rsidRPr="004A3B2B">
        <w:rPr>
          <w:rFonts w:ascii="Cambria" w:hAnsi="Cambria"/>
          <w:lang w:val="en-US"/>
        </w:rPr>
        <w:instrText xml:space="preserve"> ADDIN ZOTERO_ITEM CSL_CITATION {"citationID":"9i37CjdQ","properties":{"formattedCitation":"(Baglama &amp; Atak, 2015)","plainCitation":"(Baglama &amp; Atak, 2015)","noteIndex":0},"citationItems":[{"id":1083,"uris":["http://zotero.org/users/5655395/items/TY6F5CST"],"uri":["http://zotero.org/users/5655395/items/TY6F5CST"],"itemData":{"id":1083,"type":"article-journal","abstract":"Breast cancer is the most common cancer type among women which is a highly-challenging and traumatic situation for women which threatens some psychological aspects such as femininity, motherhood and sexuality and therefore differs from other cancer types. Recently, rather than focusing on negative consequences of breast cancer after diagnosis and treatment, researchers focus on possible positive consequences after experiencing a trauma which refers to posttraumatic growth. The aim of the present study was to assess the relationship between social support, dispositional hope, internal-external locus of control and posttraumatic growth among postoperative breast cancer patients. The study was conducted with 31 postoperative breast cancer women (mean age=50.48, SD=11.59) who were undergoing postoperative treatment. Participants were from different cities in Turkish Republic of Northern Cyprus. “Posttraumatic Growth Inventory (PTGI)”, Multidimensional Scale of Perceived Social Support “(MSPSS)”, “The Hope Scale (HS)” and “Rotter's Internal-External of Control Scale (IELCS)” were administered to test the hypothesis of the study. Posttraumatic growth was found to be positively related with social and dispositional hope. Besides, the results did not reveal any significant relationship between posttraumatic growth and locus of control. Understanding the contributing factors to the development of posttraumatic growth among breast cancer patients is an important issue in the posttreatment process of breast cancer to improve psychological health of women with breast cancer.","collection-title":"Proceedings of 2nd Global Conference on Psychology Researches (GCPR-2014) 28-29 November 2014, University of Barcelona, Barcelona, Spain 28-29 November 2014, University of Barcelona, Barcelona, Spain","container-title":"Procedia - Social and Behavioral Sciences","DOI":"10.1016/j.sbspro.2015.05.024","ISSN":"1877-0428","journalAbbreviation":"Procedia - Social and Behavioral Sciences","language":"en","page":"448-454","source":"ScienceDirect","title":"Posttraumatic Growth and Related Factors among Postoperative Breast Cancer Patients","volume":"190","author":[{"family":"Baglama","given":"Basak"},{"family":"Atak","given":"Irem Erdem"}],"issued":{"date-parts":[["2015",5,21]]}}}],"schema":"https://github.com/citation-style-language/schema/raw/master/csl-citation.json"} </w:instrText>
      </w:r>
      <w:r w:rsidRPr="004A3B2B">
        <w:rPr>
          <w:rFonts w:ascii="Cambria" w:hAnsi="Cambria"/>
          <w:lang w:val="en-US"/>
        </w:rPr>
        <w:fldChar w:fldCharType="separate"/>
      </w:r>
      <w:r w:rsidRPr="004A3B2B">
        <w:rPr>
          <w:rFonts w:ascii="Cambria" w:hAnsi="Cambria"/>
        </w:rPr>
        <w:t>(Baglama &amp; Atak, 2015)</w:t>
      </w:r>
      <w:r w:rsidRPr="004A3B2B">
        <w:rPr>
          <w:rFonts w:ascii="Cambria" w:hAnsi="Cambria"/>
          <w:lang w:val="en-US"/>
        </w:rPr>
        <w:fldChar w:fldCharType="end"/>
      </w:r>
      <w:r w:rsidRPr="004A3B2B">
        <w:rPr>
          <w:rFonts w:ascii="Cambria" w:hAnsi="Cambria"/>
          <w:lang w:val="en-US"/>
        </w:rPr>
        <w:t xml:space="preserve">. </w:t>
      </w:r>
    </w:p>
    <w:p w14:paraId="0120AE0A" w14:textId="77777777" w:rsidR="00FE0F01" w:rsidRDefault="00FE0F01" w:rsidP="00FE0F01">
      <w:pPr>
        <w:spacing w:line="240" w:lineRule="auto"/>
        <w:jc w:val="both"/>
        <w:rPr>
          <w:rFonts w:ascii="Cambria" w:hAnsi="Cambria"/>
          <w:lang w:val="en-US"/>
        </w:rPr>
      </w:pPr>
      <w:r w:rsidRPr="004A3B2B">
        <w:rPr>
          <w:rFonts w:ascii="Cambria" w:hAnsi="Cambria"/>
          <w:lang w:val="en-US"/>
        </w:rPr>
        <w:t>Karena banyaknya efek emosional negatif yang dirasakan setelah divonis mengidap kanker</w:t>
      </w:r>
      <w:r>
        <w:rPr>
          <w:rFonts w:ascii="Cambria" w:hAnsi="Cambria"/>
          <w:lang w:val="en-US"/>
        </w:rPr>
        <w:t xml:space="preserve"> </w:t>
      </w:r>
      <w:r w:rsidRPr="004A3B2B">
        <w:rPr>
          <w:rFonts w:ascii="Cambria" w:hAnsi="Cambria"/>
          <w:lang w:val="en-US"/>
        </w:rPr>
        <w:t>payudara, banyak penelitian dalam tentang konsekuensi psikologis kanker payudara pada wanita</w:t>
      </w:r>
      <w:r>
        <w:rPr>
          <w:rFonts w:ascii="Cambria" w:hAnsi="Cambria"/>
          <w:lang w:val="en-US"/>
        </w:rPr>
        <w:t xml:space="preserve"> </w:t>
      </w:r>
      <w:r w:rsidRPr="004A3B2B">
        <w:rPr>
          <w:rFonts w:ascii="Cambria" w:hAnsi="Cambria"/>
          <w:lang w:val="en-US"/>
        </w:rPr>
        <w:t>seperti trauma dan terutama stres pasca trauma, depresi atau gangguan kecemasan lainnya.</w:t>
      </w:r>
      <w:r>
        <w:rPr>
          <w:rFonts w:ascii="Cambria" w:hAnsi="Cambria"/>
          <w:lang w:val="en-US"/>
        </w:rPr>
        <w:t xml:space="preserve"> </w:t>
      </w:r>
      <w:r w:rsidRPr="004A3B2B">
        <w:rPr>
          <w:rFonts w:ascii="Cambria" w:hAnsi="Cambria"/>
          <w:lang w:val="en-US"/>
        </w:rPr>
        <w:t>Namun, dalam beberapa tahun terakhir, mulai bermunculan penelitian mengenai konsekuensi</w:t>
      </w:r>
      <w:r>
        <w:rPr>
          <w:rFonts w:ascii="Cambria" w:hAnsi="Cambria"/>
          <w:lang w:val="en-US"/>
        </w:rPr>
        <w:t xml:space="preserve"> </w:t>
      </w:r>
      <w:r w:rsidRPr="004A3B2B">
        <w:rPr>
          <w:rFonts w:ascii="Cambria" w:hAnsi="Cambria"/>
          <w:lang w:val="en-US"/>
        </w:rPr>
        <w:t xml:space="preserve">psikologis positif dari kanker payudara. Pertumbuhan pasca trauma atau </w:t>
      </w:r>
      <w:r w:rsidRPr="004A3B2B">
        <w:rPr>
          <w:rFonts w:ascii="Cambria" w:hAnsi="Cambria"/>
          <w:i/>
          <w:iCs/>
          <w:lang w:val="en-US"/>
        </w:rPr>
        <w:t>posttraumatic growth</w:t>
      </w:r>
      <w:r>
        <w:rPr>
          <w:rFonts w:ascii="Cambria" w:hAnsi="Cambria"/>
          <w:lang w:val="en-US"/>
        </w:rPr>
        <w:t xml:space="preserve"> </w:t>
      </w:r>
      <w:r w:rsidRPr="004A3B2B">
        <w:rPr>
          <w:rFonts w:ascii="Cambria" w:hAnsi="Cambria"/>
          <w:lang w:val="en-US"/>
        </w:rPr>
        <w:t>adalah salah satu konsep yang paling banyak dipelajari di kalangan wanita dengan kanker</w:t>
      </w:r>
      <w:r>
        <w:rPr>
          <w:rFonts w:ascii="Cambria" w:hAnsi="Cambria"/>
          <w:lang w:val="en-US"/>
        </w:rPr>
        <w:t xml:space="preserve"> </w:t>
      </w:r>
      <w:r w:rsidRPr="004A3B2B">
        <w:rPr>
          <w:rFonts w:ascii="Cambria" w:hAnsi="Cambria"/>
          <w:lang w:val="en-US"/>
        </w:rPr>
        <w:t xml:space="preserve">payudara. Istilah ini dikembangkan oleh Tedeschi dan Calhoun pada tahun 1990-an. </w:t>
      </w:r>
      <w:r w:rsidRPr="004A3B2B">
        <w:rPr>
          <w:rFonts w:ascii="Cambria" w:hAnsi="Cambria"/>
          <w:i/>
          <w:iCs/>
          <w:lang w:val="en-US"/>
        </w:rPr>
        <w:t>Posttraumatic</w:t>
      </w:r>
      <w:r>
        <w:rPr>
          <w:rFonts w:ascii="Cambria" w:hAnsi="Cambria"/>
          <w:i/>
          <w:iCs/>
          <w:lang w:val="en-US"/>
        </w:rPr>
        <w:t xml:space="preserve"> </w:t>
      </w:r>
      <w:r w:rsidRPr="004A3B2B">
        <w:rPr>
          <w:rFonts w:ascii="Cambria" w:hAnsi="Cambria"/>
          <w:i/>
          <w:iCs/>
          <w:lang w:val="en-US"/>
        </w:rPr>
        <w:t>growth</w:t>
      </w:r>
      <w:r w:rsidRPr="004A3B2B">
        <w:rPr>
          <w:rFonts w:ascii="Cambria" w:hAnsi="Cambria"/>
          <w:lang w:val="en-US"/>
        </w:rPr>
        <w:t xml:space="preserve"> adalah perubahan positif yang dialami individu setelah perjuangan menghadapi peristiwa</w:t>
      </w:r>
      <w:r>
        <w:rPr>
          <w:rFonts w:ascii="Cambria" w:hAnsi="Cambria"/>
          <w:lang w:val="en-US"/>
        </w:rPr>
        <w:t xml:space="preserve"> </w:t>
      </w:r>
      <w:r w:rsidRPr="004A3B2B">
        <w:rPr>
          <w:rFonts w:ascii="Cambria" w:hAnsi="Cambria"/>
          <w:lang w:val="en-US"/>
        </w:rPr>
        <w:t xml:space="preserve">traumatis. </w:t>
      </w:r>
      <w:r w:rsidRPr="00D91432">
        <w:rPr>
          <w:rFonts w:ascii="Cambria" w:hAnsi="Cambria"/>
          <w:i/>
          <w:iCs/>
          <w:lang w:val="en-US"/>
        </w:rPr>
        <w:t>Post-traumatic growth</w:t>
      </w:r>
      <w:r w:rsidRPr="004A3B2B">
        <w:rPr>
          <w:rFonts w:ascii="Cambria" w:hAnsi="Cambria"/>
          <w:lang w:val="en-US"/>
        </w:rPr>
        <w:t xml:space="preserve"> dapat dimanifestasikan dalam beberapa bentuk seperti hubungan</w:t>
      </w:r>
      <w:r>
        <w:rPr>
          <w:rFonts w:ascii="Cambria" w:hAnsi="Cambria"/>
          <w:lang w:val="en-US"/>
        </w:rPr>
        <w:t xml:space="preserve"> </w:t>
      </w:r>
      <w:r w:rsidRPr="004A3B2B">
        <w:rPr>
          <w:rFonts w:ascii="Cambria" w:hAnsi="Cambria"/>
          <w:lang w:val="en-US"/>
        </w:rPr>
        <w:t>dengan orang lain yang lebih bermakna, lebih menghargai kehidupan, peningkatan rasa kekuatan</w:t>
      </w:r>
      <w:r>
        <w:rPr>
          <w:rFonts w:ascii="Cambria" w:hAnsi="Cambria"/>
          <w:lang w:val="en-US"/>
        </w:rPr>
        <w:t xml:space="preserve"> </w:t>
      </w:r>
      <w:r w:rsidRPr="004A3B2B">
        <w:rPr>
          <w:rFonts w:ascii="Cambria" w:hAnsi="Cambria"/>
          <w:lang w:val="en-US"/>
        </w:rPr>
        <w:t xml:space="preserve">personal, perubahan prioritas, dan kehidupan spiritual dan eksistensial yang lebih kaya </w:t>
      </w:r>
      <w:r w:rsidRPr="004A3B2B">
        <w:rPr>
          <w:rFonts w:ascii="Cambria" w:hAnsi="Cambria"/>
          <w:lang w:val="en-US"/>
        </w:rPr>
        <w:fldChar w:fldCharType="begin"/>
      </w:r>
      <w:r w:rsidRPr="004A3B2B">
        <w:rPr>
          <w:rFonts w:ascii="Cambria" w:hAnsi="Cambria"/>
          <w:lang w:val="en-US"/>
        </w:rPr>
        <w:instrText xml:space="preserve"> ADDIN ZOTERO_ITEM CSL_CITATION {"citationID":"RwelksWL","properties":{"formattedCitation":"(Tedeschi &amp; Calhoun, 2004)","plainCitation":"(Tedeschi &amp; Calhoun, 2004)","noteIndex":0},"citationItems":[{"id":344,"uris":["http://zotero.org/users/5655395/items/7ZHKXLDC"],"uri":["http://zotero.org/users/5655395/items/7ZHKXLDC"],"itemData":{"id":344,"type":"article-journal","abstract":"This article describes the concept of posttraumatic growth, its conceptual foundations, and supporting empirical evidence. Posttraumatic growth is the experience of positive change that occurs as a result of the struggle with highly challenging life crises. It is manifested in a variety of ways, including an increased appreciation for life in general, more meaningful interpersonal relationships, an increased sense of personal strength, changed priorities, and a richer existential and spiritual life. Although the term is new, the idea that great good can come from great suffering is ancient. We propose a model for understanding the process of posttraumatic growth in which individual characteristics, support and disclosure, and more centrally, significant cognitive processing involving cognitive structures threatened or nullified by the traumatic events, play an important role. It is also suggested that posttraumatic growth mutually interacts with life wisdom and the development of the life narrative, and that it is an ongoing process, not a static outcome.","container-title":"Psychological Inquiry","DOI":"10.1207/s15327965pli1501_01","ISSN":"1047-840X","issue":"1","note":"publisher: Routledge\n_eprint: https://doi.org/10.1207/s15327965pli1501_01","page":"1-18","source":"Taylor and Francis+NEJM","title":"TARGET ARTICLE: \"Posttraumatic Growth: Conceptual Foundations and Empirical Evidence\"","title-short":"TARGET ARTICLE","volume":"15","author":[{"family":"Tedeschi","given":"Richard G."},{"family":"Calhoun","given":"Lawrence G."}],"issued":{"date-parts":[["2004",1,1]]}}}],"schema":"https://github.com/citation-style-language/schema/raw/master/csl-citation.json"} </w:instrText>
      </w:r>
      <w:r w:rsidRPr="004A3B2B">
        <w:rPr>
          <w:rFonts w:ascii="Cambria" w:hAnsi="Cambria"/>
          <w:lang w:val="en-US"/>
        </w:rPr>
        <w:fldChar w:fldCharType="separate"/>
      </w:r>
      <w:r w:rsidRPr="004A3B2B">
        <w:rPr>
          <w:rFonts w:ascii="Cambria" w:hAnsi="Cambria"/>
        </w:rPr>
        <w:t>(Tedeschi</w:t>
      </w:r>
      <w:r>
        <w:rPr>
          <w:rFonts w:ascii="Cambria" w:hAnsi="Cambria"/>
          <w:lang w:val="en-US"/>
        </w:rPr>
        <w:t xml:space="preserve"> </w:t>
      </w:r>
      <w:r w:rsidRPr="004A3B2B">
        <w:rPr>
          <w:rFonts w:ascii="Cambria" w:hAnsi="Cambria"/>
        </w:rPr>
        <w:t>&amp; Calhoun, 2004)</w:t>
      </w:r>
      <w:r w:rsidRPr="004A3B2B">
        <w:rPr>
          <w:rFonts w:ascii="Cambria" w:hAnsi="Cambria"/>
          <w:lang w:val="en-US"/>
        </w:rPr>
        <w:fldChar w:fldCharType="end"/>
      </w:r>
      <w:r w:rsidRPr="004A3B2B">
        <w:rPr>
          <w:rFonts w:ascii="Cambria" w:hAnsi="Cambria"/>
          <w:lang w:val="en-US"/>
        </w:rPr>
        <w:t xml:space="preserve">. </w:t>
      </w:r>
    </w:p>
    <w:p w14:paraId="00000022" w14:textId="4EDEEFA0" w:rsidR="00840AFB" w:rsidRPr="00FE0F01" w:rsidRDefault="00FE0F01" w:rsidP="00FE0F01">
      <w:pPr>
        <w:spacing w:line="240" w:lineRule="auto"/>
        <w:jc w:val="both"/>
        <w:rPr>
          <w:rFonts w:ascii="Cambria" w:hAnsi="Cambria"/>
          <w:lang w:val="en-US"/>
        </w:rPr>
      </w:pPr>
      <w:r w:rsidRPr="004A3B2B">
        <w:rPr>
          <w:rFonts w:ascii="Cambria" w:hAnsi="Cambria"/>
        </w:rPr>
        <w:t>Dari</w:t>
      </w:r>
      <w:r w:rsidRPr="004A3B2B">
        <w:rPr>
          <w:rFonts w:ascii="Cambria" w:hAnsi="Cambria"/>
          <w:lang w:val="en-US"/>
        </w:rPr>
        <w:t xml:space="preserve"> </w:t>
      </w:r>
      <w:r w:rsidRPr="004A3B2B">
        <w:rPr>
          <w:rFonts w:ascii="Cambria" w:hAnsi="Cambria"/>
        </w:rPr>
        <w:t>banyaknya</w:t>
      </w:r>
      <w:r w:rsidRPr="004A3B2B">
        <w:rPr>
          <w:rFonts w:ascii="Cambria" w:hAnsi="Cambria"/>
          <w:lang w:val="en-US"/>
        </w:rPr>
        <w:t xml:space="preserve"> </w:t>
      </w:r>
      <w:r w:rsidRPr="004A3B2B">
        <w:rPr>
          <w:rFonts w:ascii="Cambria" w:hAnsi="Cambria"/>
        </w:rPr>
        <w:t xml:space="preserve">faktor yang mempengaruhi proses </w:t>
      </w:r>
      <w:r w:rsidRPr="00C049A9">
        <w:rPr>
          <w:rFonts w:ascii="Cambria" w:hAnsi="Cambria"/>
          <w:i/>
          <w:iCs/>
        </w:rPr>
        <w:t>post-traumatic growth</w:t>
      </w:r>
      <w:r w:rsidRPr="004A3B2B">
        <w:rPr>
          <w:rFonts w:ascii="Cambria" w:hAnsi="Cambria"/>
        </w:rPr>
        <w:t>, salah satu</w:t>
      </w:r>
      <w:r>
        <w:rPr>
          <w:rFonts w:ascii="Cambria" w:hAnsi="Cambria"/>
          <w:lang w:val="en-US"/>
        </w:rPr>
        <w:t xml:space="preserve"> </w:t>
      </w:r>
      <w:r w:rsidRPr="004A3B2B">
        <w:rPr>
          <w:rFonts w:ascii="Cambria" w:hAnsi="Cambria"/>
        </w:rPr>
        <w:t>faktor yang</w:t>
      </w:r>
      <w:r>
        <w:rPr>
          <w:rFonts w:ascii="Cambria" w:hAnsi="Cambria"/>
          <w:lang w:val="en-US"/>
        </w:rPr>
        <w:t xml:space="preserve"> </w:t>
      </w:r>
      <w:r w:rsidRPr="004A3B2B">
        <w:rPr>
          <w:rFonts w:ascii="Cambria" w:hAnsi="Cambria"/>
        </w:rPr>
        <w:t>menjadi salah satu elemen kunci dalam prosesnya adalah dukungan sosial.</w:t>
      </w:r>
      <w:r>
        <w:rPr>
          <w:rFonts w:ascii="Cambria" w:hAnsi="Cambria"/>
          <w:lang w:val="en-US"/>
        </w:rPr>
        <w:t xml:space="preserve"> </w:t>
      </w:r>
      <w:r w:rsidRPr="004A3B2B">
        <w:rPr>
          <w:rFonts w:ascii="Cambria" w:hAnsi="Cambria"/>
        </w:rPr>
        <w:t>Dukungan sosial adalah</w:t>
      </w:r>
      <w:r>
        <w:rPr>
          <w:rFonts w:ascii="Cambria" w:hAnsi="Cambria"/>
          <w:lang w:val="en-US"/>
        </w:rPr>
        <w:t xml:space="preserve"> </w:t>
      </w:r>
      <w:r w:rsidRPr="004A3B2B">
        <w:rPr>
          <w:rFonts w:ascii="Cambria" w:hAnsi="Cambria"/>
        </w:rPr>
        <w:t>rangkaian tingkah laku interpersonal dari lingkungan kepada</w:t>
      </w:r>
      <w:r>
        <w:rPr>
          <w:rFonts w:ascii="Cambria" w:hAnsi="Cambria"/>
          <w:lang w:val="en-US"/>
        </w:rPr>
        <w:t xml:space="preserve"> </w:t>
      </w:r>
      <w:r w:rsidRPr="004A3B2B">
        <w:rPr>
          <w:rFonts w:ascii="Cambria" w:hAnsi="Cambria"/>
        </w:rPr>
        <w:t>individu agar mampu bangkit dari</w:t>
      </w:r>
      <w:r>
        <w:rPr>
          <w:rFonts w:ascii="Cambria" w:hAnsi="Cambria"/>
          <w:lang w:val="en-US"/>
        </w:rPr>
        <w:t xml:space="preserve"> </w:t>
      </w:r>
      <w:r w:rsidRPr="004A3B2B">
        <w:rPr>
          <w:rFonts w:ascii="Cambria" w:hAnsi="Cambria"/>
        </w:rPr>
        <w:t>peristiwa yang tidak menyenangkan atau traumatis</w:t>
      </w:r>
      <w:r>
        <w:rPr>
          <w:rFonts w:ascii="Cambria" w:hAnsi="Cambria"/>
          <w:lang w:val="en-US"/>
        </w:rPr>
        <w:t xml:space="preserve"> </w:t>
      </w:r>
      <w:r w:rsidRPr="004A3B2B">
        <w:rPr>
          <w:rFonts w:ascii="Cambria" w:hAnsi="Cambria"/>
        </w:rPr>
        <w:fldChar w:fldCharType="begin"/>
      </w:r>
      <w:r w:rsidRPr="004A3B2B">
        <w:rPr>
          <w:rFonts w:ascii="Cambria" w:hAnsi="Cambria"/>
        </w:rPr>
        <w:instrText xml:space="preserve"> ADDIN ZOTERO_ITEM CSL_CITATION {"citationID":"M0tKIf6U","properties":{"formattedCitation":"(Cutrona &amp; Russell, 1990)","plainCitation":"(Cutrona &amp; Russell, 1990)","noteIndex":0},"citationItems":[{"id":168,"uris":["http://zotero.org/users/5655395/items/WGRKTMPF"],"uri":["http://zotero.org/users/5655395/items/WGRKTMPF"],"itemData":{"id":168,"type":"article-journal","abstract":"review the evidence concerning the importance of matching the characteristics of a stressful event confronting an individual and the specific forms of social support that are most beneficial in that context \n\nbegin with a review of multidimensional models of social support, with a focus on commonalities among theoretical conceptualizations / measures that have been developed to assess multiple components of social support will then be reviewed, with a focus on empirical tests of multidimensionality / remainder of the chapter will address the issue of whether individual components of support are differentially associated with positive physical and mental health outcomes as a function of the kind of stress faced by the individual (PsycINFO Database Record (c) 2012 APA, all rights reserved)","container-title":"Social support : an interactional view","journalAbbreviation":"Social support : an interactional view","source":"ResearchGate","title":"Type of social support and specific stress: Toward a theory of optimal matching","title-short":"Type of social support and specific stress","author":[{"family":"Cutrona","given":"Carolyn"},{"family":"Russell","given":"Daniel"}],"issued":{"date-parts":[["1990",1,1]]}}}],"schema":"https://github.com/citation-style-language/schema/raw/master/csl-citation.json"} </w:instrText>
      </w:r>
      <w:r w:rsidRPr="004A3B2B">
        <w:rPr>
          <w:rFonts w:ascii="Cambria" w:hAnsi="Cambria"/>
        </w:rPr>
        <w:fldChar w:fldCharType="separate"/>
      </w:r>
      <w:r w:rsidRPr="004A3B2B">
        <w:rPr>
          <w:rFonts w:ascii="Cambria" w:hAnsi="Cambria"/>
        </w:rPr>
        <w:t>(Cutrona &amp; Russell, 1990)</w:t>
      </w:r>
      <w:r w:rsidRPr="004A3B2B">
        <w:rPr>
          <w:rFonts w:ascii="Cambria" w:hAnsi="Cambria"/>
        </w:rPr>
        <w:fldChar w:fldCharType="end"/>
      </w:r>
      <w:r w:rsidRPr="004A3B2B">
        <w:rPr>
          <w:rFonts w:ascii="Cambria" w:hAnsi="Cambria"/>
        </w:rPr>
        <w:t>. Menurut model</w:t>
      </w:r>
      <w:r>
        <w:rPr>
          <w:rFonts w:ascii="Cambria" w:hAnsi="Cambria"/>
          <w:lang w:val="en-US"/>
        </w:rPr>
        <w:t xml:space="preserve"> </w:t>
      </w:r>
      <w:r w:rsidRPr="00DA0D40">
        <w:rPr>
          <w:rFonts w:ascii="Cambria" w:hAnsi="Cambria"/>
          <w:i/>
          <w:iCs/>
        </w:rPr>
        <w:t>posttraumatic growth</w:t>
      </w:r>
      <w:r w:rsidRPr="004A3B2B">
        <w:rPr>
          <w:rFonts w:ascii="Cambria" w:hAnsi="Cambria"/>
        </w:rPr>
        <w:t xml:space="preserve"> </w:t>
      </w:r>
      <w:r w:rsidRPr="004A3B2B">
        <w:rPr>
          <w:rFonts w:ascii="Cambria" w:hAnsi="Cambria"/>
        </w:rPr>
        <w:fldChar w:fldCharType="begin"/>
      </w:r>
      <w:r w:rsidRPr="004A3B2B">
        <w:rPr>
          <w:rFonts w:ascii="Cambria" w:hAnsi="Cambria"/>
        </w:rPr>
        <w:instrText xml:space="preserve"> ADDIN ZOTERO_ITEM CSL_CITATION {"citationID":"zdVYYMqh","properties":{"formattedCitation":"(Tedeschi &amp; Calhoun, 2004)","plainCitation":"(Tedeschi &amp; Calhoun, 2004)","dontUpdate":true,"noteIndex":0},"citationItems":[{"id":344,"uris":["http://zotero.org/users/5655395/items/7ZHKXLDC"],"uri":["http://zotero.org/users/5655395/items/7ZHKXLDC"],"itemData":{"id":344,"type":"article-journal","abstract":"This article describes the concept of posttraumatic growth, its conceptual foundations, and supporting empirical evidence. Posttraumatic growth is the experience of positive change that occurs as a result of the struggle with highly challenging life crises. It is manifested in a variety of ways, including an increased appreciation for life in general, more meaningful interpersonal relationships, an increased sense of personal strength, changed priorities, and a richer existential and spiritual life. Although the term is new, the idea that great good can come from great suffering is ancient. We propose a model for understanding the process of posttraumatic growth in which individual characteristics, support and disclosure, and more centrally, significant cognitive processing involving cognitive structures threatened or nullified by the traumatic events, play an important role. It is also suggested that posttraumatic growth mutually interacts with life wisdom and the development of the life narrative, and that it is an ongoing process, not a static outcome.","container-title":"Psychological Inquiry","DOI":"10.1207/s15327965pli1501_01","ISSN":"1047-840X","issue":"1","note":"publisher: Routledge\n_eprint: https://doi.org/10.1207/s15327965pli1501_01","page":"1-18","source":"Taylor and Francis+NEJM","title":"TARGET ARTICLE: \"Posttraumatic Growth: Conceptual Foundations and Empirical Evidence\"","title-short":"TARGET ARTICLE","volume":"15","author":[{"family":"Tedeschi","given":"Richard G."},{"family":"Calhoun","given":"Lawrence G."}],"issued":{"date-parts":[["2004",1,1]]}}}],"schema":"https://github.com/citation-style-language/schema/raw/master/csl-citation.json"} </w:instrText>
      </w:r>
      <w:r w:rsidRPr="004A3B2B">
        <w:rPr>
          <w:rFonts w:ascii="Cambria" w:hAnsi="Cambria"/>
        </w:rPr>
        <w:fldChar w:fldCharType="separate"/>
      </w:r>
      <w:r w:rsidRPr="004A3B2B">
        <w:rPr>
          <w:rFonts w:ascii="Cambria" w:hAnsi="Cambria"/>
        </w:rPr>
        <w:t>Tedeschi &amp; Calhoun (2004)</w:t>
      </w:r>
      <w:r w:rsidRPr="004A3B2B">
        <w:rPr>
          <w:rFonts w:ascii="Cambria" w:hAnsi="Cambria"/>
        </w:rPr>
        <w:fldChar w:fldCharType="end"/>
      </w:r>
      <w:r w:rsidRPr="004A3B2B">
        <w:rPr>
          <w:rFonts w:ascii="Cambria" w:hAnsi="Cambria"/>
        </w:rPr>
        <w:t xml:space="preserve"> dukungan sosial itu dianggap sebagai prediktor</w:t>
      </w:r>
      <w:r>
        <w:rPr>
          <w:rFonts w:ascii="Cambria" w:hAnsi="Cambria"/>
          <w:lang w:val="en-US"/>
        </w:rPr>
        <w:t xml:space="preserve"> </w:t>
      </w:r>
      <w:r w:rsidRPr="004A3B2B">
        <w:rPr>
          <w:rFonts w:ascii="Cambria" w:hAnsi="Cambria"/>
        </w:rPr>
        <w:t xml:space="preserve">positif terhadap proses </w:t>
      </w:r>
      <w:r w:rsidRPr="004A3B2B">
        <w:rPr>
          <w:rFonts w:ascii="Cambria" w:hAnsi="Cambria"/>
          <w:i/>
          <w:iCs/>
        </w:rPr>
        <w:t>posttraumatic</w:t>
      </w:r>
      <w:r>
        <w:rPr>
          <w:rFonts w:ascii="Cambria" w:hAnsi="Cambria"/>
          <w:i/>
          <w:iCs/>
          <w:lang w:val="en-US"/>
        </w:rPr>
        <w:t xml:space="preserve"> </w:t>
      </w:r>
      <w:r w:rsidRPr="004A3B2B">
        <w:rPr>
          <w:rFonts w:ascii="Cambria" w:hAnsi="Cambria"/>
          <w:i/>
          <w:iCs/>
        </w:rPr>
        <w:t>growth.</w:t>
      </w:r>
      <w:r w:rsidRPr="004A3B2B">
        <w:rPr>
          <w:rFonts w:ascii="Cambria" w:hAnsi="Cambria"/>
          <w:color w:val="000000"/>
          <w:lang w:val="en-US"/>
        </w:rPr>
        <w:t xml:space="preserve"> Pada umumnya, setelah mengalami peristiwa yang</w:t>
      </w:r>
      <w:r>
        <w:rPr>
          <w:rFonts w:ascii="Cambria" w:hAnsi="Cambria"/>
          <w:color w:val="000000"/>
          <w:lang w:val="en-US"/>
        </w:rPr>
        <w:t xml:space="preserve"> </w:t>
      </w:r>
      <w:r w:rsidRPr="004A3B2B">
        <w:rPr>
          <w:rFonts w:ascii="Cambria" w:hAnsi="Cambria"/>
          <w:color w:val="000000"/>
          <w:lang w:val="en-US"/>
        </w:rPr>
        <w:t>traumatis kita akan mencari dukungan dari orang lain. Hal ini juga dilakukan oleh para pengidap</w:t>
      </w:r>
      <w:r>
        <w:rPr>
          <w:rFonts w:ascii="Cambria" w:hAnsi="Cambria"/>
          <w:color w:val="000000"/>
          <w:lang w:val="en-US"/>
        </w:rPr>
        <w:t xml:space="preserve"> </w:t>
      </w:r>
      <w:r w:rsidRPr="004A3B2B">
        <w:rPr>
          <w:rFonts w:ascii="Cambria" w:hAnsi="Cambria"/>
          <w:color w:val="000000"/>
          <w:lang w:val="en-US"/>
        </w:rPr>
        <w:t>kanker payudara. Banyak pengidap kanker payudara yang mencari dukungan sosial untuk</w:t>
      </w:r>
      <w:r>
        <w:rPr>
          <w:rFonts w:ascii="Cambria" w:hAnsi="Cambria"/>
          <w:color w:val="000000"/>
          <w:lang w:val="en-US"/>
        </w:rPr>
        <w:t xml:space="preserve"> </w:t>
      </w:r>
      <w:r w:rsidRPr="004A3B2B">
        <w:rPr>
          <w:rFonts w:ascii="Cambria" w:hAnsi="Cambria"/>
          <w:color w:val="000000"/>
          <w:lang w:val="en-US"/>
        </w:rPr>
        <w:t>membicarakan peristiwa traumatis tersebut. Selain efek menenangkan yang didapatkan dari</w:t>
      </w:r>
      <w:r>
        <w:rPr>
          <w:rFonts w:ascii="Cambria" w:hAnsi="Cambria"/>
          <w:color w:val="000000"/>
          <w:lang w:val="en-US"/>
        </w:rPr>
        <w:t xml:space="preserve"> </w:t>
      </w:r>
      <w:r w:rsidRPr="004A3B2B">
        <w:rPr>
          <w:rFonts w:ascii="Cambria" w:hAnsi="Cambria"/>
          <w:color w:val="000000"/>
          <w:lang w:val="en-US"/>
        </w:rPr>
        <w:t>dukungan sosial, dukungan sosial juga dapat membangun lingkungan sosial yang aman sehingga</w:t>
      </w:r>
      <w:r>
        <w:rPr>
          <w:rFonts w:ascii="Cambria" w:hAnsi="Cambria"/>
          <w:color w:val="000000"/>
          <w:lang w:val="en-US"/>
        </w:rPr>
        <w:t xml:space="preserve"> </w:t>
      </w:r>
      <w:r w:rsidRPr="004A3B2B">
        <w:rPr>
          <w:rFonts w:ascii="Cambria" w:hAnsi="Cambria"/>
          <w:color w:val="000000"/>
          <w:lang w:val="en-US"/>
        </w:rPr>
        <w:t>pengidap kanker payudara dapat melewati proses penemuan diri yang dapat mempengaruhi</w:t>
      </w:r>
      <w:r>
        <w:rPr>
          <w:rFonts w:ascii="Cambria" w:hAnsi="Cambria"/>
          <w:color w:val="000000"/>
          <w:lang w:val="en-US"/>
        </w:rPr>
        <w:t xml:space="preserve"> </w:t>
      </w:r>
      <w:r w:rsidRPr="004A3B2B">
        <w:rPr>
          <w:rFonts w:ascii="Cambria" w:hAnsi="Cambria"/>
          <w:color w:val="000000"/>
          <w:lang w:val="en-US"/>
        </w:rPr>
        <w:t>proses</w:t>
      </w:r>
      <w:r>
        <w:rPr>
          <w:rFonts w:ascii="Cambria" w:hAnsi="Cambria"/>
          <w:color w:val="000000"/>
          <w:lang w:val="en-US"/>
        </w:rPr>
        <w:t xml:space="preserve"> </w:t>
      </w:r>
      <w:r w:rsidRPr="004A3B2B">
        <w:rPr>
          <w:rFonts w:ascii="Cambria" w:hAnsi="Cambria"/>
          <w:color w:val="000000"/>
          <w:lang w:val="en-US"/>
        </w:rPr>
        <w:t>pemulihan pengidap setelah pengalaman traumatis dan menghentikan proses ruminasi,</w:t>
      </w:r>
      <w:r>
        <w:rPr>
          <w:rFonts w:ascii="Cambria" w:hAnsi="Cambria"/>
          <w:color w:val="000000"/>
          <w:lang w:val="en-US"/>
        </w:rPr>
        <w:t xml:space="preserve"> </w:t>
      </w:r>
      <w:r w:rsidRPr="004A3B2B">
        <w:rPr>
          <w:rFonts w:ascii="Cambria" w:hAnsi="Cambria"/>
          <w:color w:val="000000"/>
          <w:lang w:val="en-US"/>
        </w:rPr>
        <w:t>memfasilitasi proses koping, dan penemuan makna dalam pengalaman traumatis sehingga</w:t>
      </w:r>
      <w:r>
        <w:rPr>
          <w:rFonts w:ascii="Cambria" w:hAnsi="Cambria"/>
          <w:color w:val="000000"/>
          <w:lang w:val="en-US"/>
        </w:rPr>
        <w:t xml:space="preserve"> </w:t>
      </w:r>
      <w:r w:rsidRPr="004A3B2B">
        <w:rPr>
          <w:rFonts w:ascii="Cambria" w:hAnsi="Cambria"/>
          <w:color w:val="000000"/>
          <w:lang w:val="en-US"/>
        </w:rPr>
        <w:t xml:space="preserve">mencapai </w:t>
      </w:r>
      <w:r w:rsidRPr="004A3B2B">
        <w:rPr>
          <w:rFonts w:ascii="Cambria" w:hAnsi="Cambria"/>
          <w:i/>
          <w:iCs/>
          <w:color w:val="000000"/>
          <w:lang w:val="en-US"/>
        </w:rPr>
        <w:t xml:space="preserve">posttraumatic growth </w:t>
      </w:r>
      <w:r w:rsidRPr="004A3B2B">
        <w:rPr>
          <w:rFonts w:ascii="Cambria" w:hAnsi="Cambria"/>
          <w:i/>
          <w:iCs/>
          <w:color w:val="000000"/>
          <w:lang w:val="en-US"/>
        </w:rPr>
        <w:fldChar w:fldCharType="begin"/>
      </w:r>
      <w:r w:rsidRPr="004A3B2B">
        <w:rPr>
          <w:rFonts w:ascii="Cambria" w:hAnsi="Cambria"/>
          <w:i/>
          <w:iCs/>
          <w:color w:val="000000"/>
          <w:lang w:val="en-US"/>
        </w:rPr>
        <w:instrText xml:space="preserve"> ADDIN ZOTERO_ITEM CSL_CITATION {"citationID":"PtA8dy9H","properties":{"formattedCitation":"(Zsigmond dkk., 2019)","plainCitation":"(Zsigmond dkk., 2019)","noteIndex":0},"citationItems":[{"id":1058,"uris":["http://zotero.org/users/5655395/items/25HBFE95"],"uri":["http://zotero.org/users/5655395/items/25HBFE95"],"itemData":{"id":1058,"type":"article-journal","abstract":"Purpose The purpose of this study was to explore the factors influencing post-traumatic growth in breast cancer patients during 3 years after diagnosis. Materials and methods Our longitudinal study involved 71 medium and high-risk breast cancer patients, who received special attention and either hypnosis or music psychological intervention while receiving the same chemotherapy protocol. The influences of the interventions, as well as the demographic (age, marital status, and educational level) and psychosocial factors (coping, post-traumatic stress, and well-being), on post-traumatic growth were explored. Results The results showed that over 97% of our patients experienced post-traumatic growth. It was positively associated with Quality of Life domains 3 years after diagnosis, and with Psychological Immune Competence cumulative scores after treatment and 3 years after diagnosis. Psychological Immune Competence, emotional severity of post-traumatic stress symptoms, and the social support scale of Quality of Life explained 33.9% of the variance of post-traumatic growth. Conclusion The results confirm that positive coping strategies, emotional severity of post-traumatic stress symptoms, and social support contribute to post-traumatic growth, and that post-traumatic growth has a weak to moderate association with quality of life.","container-title":"Developments in Health Sciences","DOI":"10.1556/2066.2.2019.005","ISSN":"2630-936X, 2630-9378","issue":"2","language":"en_US","note":"publisher: Akadémiai Kiadó\nsection: Developments in Health Sciences","page":"29-35","source":"akjournals.com","title":"Factors contributing to post-traumatic growth following breast cancer: Results from a randomized longitudinal clinical trial containing psychological interventions","title-short":"Factors contributing to post-traumatic growth following breast cancer","volume":"2","author":[{"family":"Zsigmond","given":"O."},{"family":"Vargay","given":"A."},{"family":"Józsa","given":"E."},{"family":"Bányai","given":"É"}],"issued":{"date-parts":[["2019",9,1]]}}}],"schema":"https://github.com/citation-style-language/schema/raw/master/csl-citation.json"} </w:instrText>
      </w:r>
      <w:r w:rsidRPr="004A3B2B">
        <w:rPr>
          <w:rFonts w:ascii="Cambria" w:hAnsi="Cambria"/>
          <w:i/>
          <w:iCs/>
          <w:color w:val="000000"/>
          <w:lang w:val="en-US"/>
        </w:rPr>
        <w:fldChar w:fldCharType="separate"/>
      </w:r>
      <w:r w:rsidRPr="004A3B2B">
        <w:rPr>
          <w:rFonts w:ascii="Cambria" w:hAnsi="Cambria"/>
        </w:rPr>
        <w:t>(Zsigmond dkk., 2019)</w:t>
      </w:r>
      <w:r w:rsidRPr="004A3B2B">
        <w:rPr>
          <w:rFonts w:ascii="Cambria" w:hAnsi="Cambria"/>
          <w:i/>
          <w:iCs/>
          <w:color w:val="000000"/>
          <w:lang w:val="en-US"/>
        </w:rPr>
        <w:fldChar w:fldCharType="end"/>
      </w:r>
      <w:r w:rsidRPr="004A3B2B">
        <w:rPr>
          <w:rFonts w:ascii="Cambria" w:hAnsi="Cambria"/>
          <w:color w:val="000000"/>
          <w:lang w:val="en-US"/>
        </w:rPr>
        <w:t>.</w:t>
      </w:r>
      <w:r>
        <w:rPr>
          <w:rFonts w:ascii="Cambria" w:hAnsi="Cambria"/>
          <w:color w:val="000000"/>
          <w:lang w:val="en-US"/>
        </w:rPr>
        <w:t xml:space="preserve"> Maka dari itu, </w:t>
      </w:r>
      <w:r>
        <w:rPr>
          <w:rFonts w:ascii="Cambria" w:eastAsia="Cambria" w:hAnsi="Cambria" w:cs="Cambria"/>
          <w:lang w:val="en-US"/>
        </w:rPr>
        <w:t>t</w:t>
      </w:r>
      <w:r>
        <w:rPr>
          <w:rFonts w:ascii="Cambria" w:eastAsia="Cambria" w:hAnsi="Cambria" w:cs="Cambria"/>
        </w:rPr>
        <w:t>injaun literatur ini bertujuan untuk</w:t>
      </w:r>
      <w:r>
        <w:rPr>
          <w:rFonts w:ascii="Cambria" w:eastAsia="Cambria" w:hAnsi="Cambria" w:cs="Cambria"/>
          <w:lang w:val="en-US"/>
        </w:rPr>
        <w:t xml:space="preserve"> </w:t>
      </w:r>
      <w:r>
        <w:rPr>
          <w:rFonts w:ascii="Cambria" w:eastAsia="Cambria" w:hAnsi="Cambria" w:cs="Cambria"/>
        </w:rPr>
        <w:t xml:space="preserve">mengkaji peran dukungan sosial terhadap </w:t>
      </w:r>
      <w:r w:rsidRPr="00D35925">
        <w:rPr>
          <w:rFonts w:ascii="Cambria" w:eastAsia="Cambria" w:hAnsi="Cambria" w:cs="Cambria"/>
          <w:i/>
          <w:iCs/>
        </w:rPr>
        <w:t>post-trau</w:t>
      </w:r>
      <w:r w:rsidRPr="00D35925">
        <w:rPr>
          <w:rFonts w:ascii="Cambria" w:eastAsia="Cambria" w:hAnsi="Cambria" w:cs="Cambria"/>
          <w:i/>
          <w:iCs/>
          <w:lang w:val="en-US"/>
        </w:rPr>
        <w:t>m</w:t>
      </w:r>
      <w:r w:rsidRPr="00D35925">
        <w:rPr>
          <w:rFonts w:ascii="Cambria" w:eastAsia="Cambria" w:hAnsi="Cambria" w:cs="Cambria"/>
          <w:i/>
          <w:iCs/>
        </w:rPr>
        <w:t>atic growth</w:t>
      </w:r>
      <w:r>
        <w:rPr>
          <w:rFonts w:ascii="Cambria" w:eastAsia="Cambria" w:hAnsi="Cambria" w:cs="Cambria"/>
        </w:rPr>
        <w:t xml:space="preserve"> pada peng</w:t>
      </w:r>
      <w:r>
        <w:rPr>
          <w:rFonts w:ascii="Cambria" w:eastAsia="Cambria" w:hAnsi="Cambria" w:cs="Cambria"/>
          <w:lang w:val="en-US"/>
        </w:rPr>
        <w:t>i</w:t>
      </w:r>
      <w:r>
        <w:rPr>
          <w:rFonts w:ascii="Cambria" w:eastAsia="Cambria" w:hAnsi="Cambria" w:cs="Cambria"/>
        </w:rPr>
        <w:t>dap kanker payudara.</w:t>
      </w:r>
    </w:p>
    <w:p w14:paraId="00000023" w14:textId="77777777" w:rsidR="00840AFB" w:rsidRDefault="00840AFB">
      <w:pPr>
        <w:spacing w:after="0" w:line="240" w:lineRule="auto"/>
        <w:jc w:val="center"/>
        <w:rPr>
          <w:rFonts w:ascii="Cambria" w:eastAsia="Cambria" w:hAnsi="Cambria" w:cs="Cambria"/>
          <w:b/>
        </w:rPr>
      </w:pPr>
    </w:p>
    <w:p w14:paraId="00000024" w14:textId="77777777" w:rsidR="00840AFB" w:rsidRDefault="00054A83">
      <w:pPr>
        <w:spacing w:after="0" w:line="240" w:lineRule="auto"/>
        <w:jc w:val="center"/>
        <w:rPr>
          <w:rFonts w:ascii="Cambria" w:eastAsia="Cambria" w:hAnsi="Cambria" w:cs="Cambria"/>
          <w:b/>
        </w:rPr>
      </w:pPr>
      <w:bookmarkStart w:id="2" w:name="_heading=h.30j0zll" w:colFirst="0" w:colLast="0"/>
      <w:bookmarkEnd w:id="2"/>
      <w:r>
        <w:rPr>
          <w:rFonts w:ascii="Cambria" w:eastAsia="Cambria" w:hAnsi="Cambria" w:cs="Cambria"/>
          <w:b/>
        </w:rPr>
        <w:t>METODE</w:t>
      </w:r>
    </w:p>
    <w:p w14:paraId="4F4E51DA" w14:textId="77777777" w:rsidR="00DF1C7D" w:rsidRDefault="00DF1C7D" w:rsidP="00DF1C7D">
      <w:pPr>
        <w:spacing w:line="240" w:lineRule="auto"/>
        <w:jc w:val="both"/>
        <w:rPr>
          <w:rFonts w:ascii="Cambria" w:hAnsi="Cambria"/>
          <w:i/>
          <w:iCs/>
          <w:lang w:val="en-US"/>
        </w:rPr>
      </w:pPr>
      <w:r>
        <w:rPr>
          <w:rFonts w:ascii="Cambria" w:hAnsi="Cambria"/>
          <w:i/>
          <w:iCs/>
          <w:lang w:val="en-US"/>
        </w:rPr>
        <w:t>Strategi Pengumpulan Data</w:t>
      </w:r>
    </w:p>
    <w:p w14:paraId="0AA6E9B9" w14:textId="77777777" w:rsidR="00DF1C7D" w:rsidRDefault="00DF1C7D" w:rsidP="00DF1C7D">
      <w:pPr>
        <w:spacing w:line="240" w:lineRule="auto"/>
        <w:jc w:val="both"/>
        <w:rPr>
          <w:rFonts w:ascii="Cambria" w:hAnsi="Cambria"/>
          <w:lang w:val="en-US"/>
        </w:rPr>
      </w:pPr>
      <w:r>
        <w:rPr>
          <w:rFonts w:ascii="Cambria" w:hAnsi="Cambria"/>
          <w:lang w:val="en-US"/>
        </w:rPr>
        <w:lastRenderedPageBreak/>
        <w:t xml:space="preserve">Tinjauan literatur ini mengikuti pedoman PRISMA, dari pencarian artikel, ekstraksi hasil, dan pendeskripsian proses sistematis. </w:t>
      </w:r>
    </w:p>
    <w:p w14:paraId="4061034C" w14:textId="77777777" w:rsidR="00DF1C7D" w:rsidRPr="009C5C3F" w:rsidRDefault="00DF1C7D" w:rsidP="00DF1C7D">
      <w:pPr>
        <w:spacing w:line="240" w:lineRule="auto"/>
        <w:jc w:val="both"/>
        <w:rPr>
          <w:rFonts w:ascii="Cambria" w:hAnsi="Cambria"/>
          <w:lang w:val="en-US"/>
        </w:rPr>
      </w:pPr>
      <w:r>
        <w:rPr>
          <w:rFonts w:ascii="Cambria" w:hAnsi="Cambria"/>
          <w:lang w:val="en-US"/>
        </w:rPr>
        <w:t xml:space="preserve">Pencarian artikel dilakukan menggunakan </w:t>
      </w:r>
      <w:r>
        <w:rPr>
          <w:rFonts w:ascii="Cambria" w:hAnsi="Cambria"/>
          <w:i/>
          <w:iCs/>
          <w:lang w:val="en-US"/>
        </w:rPr>
        <w:t>database</w:t>
      </w:r>
      <w:r>
        <w:rPr>
          <w:rFonts w:ascii="Cambria" w:hAnsi="Cambria"/>
          <w:lang w:val="en-US"/>
        </w:rPr>
        <w:t xml:space="preserve"> PubMed, Google Scholar, SAGE Journals, dan Wiley Online Library. Dicari artikel penelitian yang meneliti </w:t>
      </w:r>
      <w:r>
        <w:rPr>
          <w:rFonts w:ascii="Cambria" w:hAnsi="Cambria"/>
          <w:i/>
          <w:iCs/>
          <w:lang w:val="en-US"/>
        </w:rPr>
        <w:t>posttraumatic growth</w:t>
      </w:r>
      <w:r>
        <w:rPr>
          <w:rFonts w:ascii="Cambria" w:hAnsi="Cambria"/>
          <w:lang w:val="en-US"/>
        </w:rPr>
        <w:t xml:space="preserve"> dan dukungan sosial pada populasi pengidap kanker payudara di seluruh dunia. Pencarian dilakukan menggunakan </w:t>
      </w:r>
      <w:r>
        <w:rPr>
          <w:rFonts w:ascii="Cambria" w:hAnsi="Cambria"/>
          <w:i/>
          <w:iCs/>
          <w:lang w:val="en-US"/>
        </w:rPr>
        <w:t>boolean connectors</w:t>
      </w:r>
      <w:r>
        <w:rPr>
          <w:rFonts w:ascii="Cambria" w:hAnsi="Cambria"/>
          <w:lang w:val="en-US"/>
        </w:rPr>
        <w:t xml:space="preserve"> dengan kata kunci : (“posttraumatic growth” OR “posttraumatic growth inventory”) AND (“breast cancer”) AND (“social support”). Pencarian artikel terakhir dilakukan pada juli 2021.  </w:t>
      </w:r>
    </w:p>
    <w:p w14:paraId="64C85113" w14:textId="169B152D" w:rsidR="00DF1C7D" w:rsidRDefault="00DF1C7D" w:rsidP="00DF1C7D">
      <w:pPr>
        <w:spacing w:line="240" w:lineRule="auto"/>
        <w:jc w:val="both"/>
        <w:rPr>
          <w:rFonts w:ascii="Cambria" w:hAnsi="Cambria"/>
          <w:lang w:val="en-US"/>
        </w:rPr>
      </w:pPr>
      <w:r>
        <w:rPr>
          <w:rFonts w:ascii="Cambria" w:hAnsi="Cambria"/>
          <w:lang w:val="en-US"/>
        </w:rPr>
        <w:t xml:space="preserve">Kriteria inklusi yang diterapkan adalah pengukuran variabel </w:t>
      </w:r>
      <w:r>
        <w:rPr>
          <w:rFonts w:ascii="Cambria" w:hAnsi="Cambria"/>
          <w:i/>
          <w:iCs/>
          <w:lang w:val="en-US"/>
        </w:rPr>
        <w:t xml:space="preserve">posttraumatic </w:t>
      </w:r>
      <w:r>
        <w:rPr>
          <w:rFonts w:ascii="Cambria" w:hAnsi="Cambria"/>
          <w:lang w:val="en-US"/>
        </w:rPr>
        <w:t xml:space="preserve">menggunakan </w:t>
      </w:r>
      <w:r>
        <w:rPr>
          <w:rFonts w:ascii="Cambria" w:hAnsi="Cambria"/>
          <w:i/>
          <w:iCs/>
          <w:lang w:val="en-US"/>
        </w:rPr>
        <w:t xml:space="preserve">posttraumatic inventory </w:t>
      </w:r>
      <w:r>
        <w:rPr>
          <w:rFonts w:ascii="Cambria" w:hAnsi="Cambria"/>
          <w:lang w:val="en-US"/>
        </w:rPr>
        <w:t xml:space="preserve">yang dikembangkan oleh </w:t>
      </w:r>
      <w:r>
        <w:rPr>
          <w:rFonts w:ascii="Cambria" w:hAnsi="Cambria"/>
          <w:lang w:val="en-US"/>
        </w:rPr>
        <w:fldChar w:fldCharType="begin"/>
      </w:r>
      <w:r>
        <w:rPr>
          <w:rFonts w:ascii="Cambria" w:hAnsi="Cambria"/>
          <w:lang w:val="en-US"/>
        </w:rPr>
        <w:instrText xml:space="preserve"> ADDIN ZOTERO_ITEM CSL_CITATION {"citationID":"iQB8U7sp","properties":{"formattedCitation":"(Tedeschi &amp; Calhoun, 1996)","plainCitation":"(Tedeschi &amp; Calhoun, 1996)","noteIndex":0},"citationItems":[{"id":814,"uris":["http://zotero.org/users/5655395/items/4A2SD7PN"],"uri":["http://zotero.org/users/5655395/items/4A2SD7PN"],"itemData":{"id":814,"type":"article-journal","abstract":"The development of the Posttraumatic Growth Inventory, an instrument for assessing positive outcomes reported by persons who have experienced traumatic events, is described. This 21-item scale includes factors of New Possibilities, Relating to Others, Personal Strength, Spiritual Change, and Appreciation of Life. Women tend to report more benefits than do men, and persons who have experienced traumatic events report more positive change than do persons who have not experienced extraordinary events. The Posttraumatic Growth Inventory is modestly related to optimism and extroversion. The scale appears to have utility in determining how successful individuals, coping with the aftermath of trauma, are in reconstructing or strengthening their perceptions of self, others, and the meaning of events.","container-title":"Journal of Traumatic Stress","DOI":"10.1002/jts.2490090305","ISSN":"1573-6598","issue":"3","language":"en","note":"_eprint: https://onlinelibrary.wiley.com/doi/pdf/10.1002/jts.2490090305","page":"455-471","source":"Wiley Online Library","title":"The posttraumatic growth inventory: Measuring the positive legacy of trauma","title-short":"The posttraumatic growth inventory","volume":"9","author":[{"family":"Tedeschi","given":"Richard G."},{"family":"Calhoun","given":"Lawrence G."}],"issued":{"date-parts":[["1996"]]}}}],"schema":"https://github.com/citation-style-language/schema/raw/master/csl-citation.json"} </w:instrText>
      </w:r>
      <w:r>
        <w:rPr>
          <w:rFonts w:ascii="Cambria" w:hAnsi="Cambria"/>
          <w:lang w:val="en-US"/>
        </w:rPr>
        <w:fldChar w:fldCharType="separate"/>
      </w:r>
      <w:r w:rsidRPr="002C764A">
        <w:rPr>
          <w:rFonts w:ascii="Cambria" w:hAnsi="Cambria"/>
        </w:rPr>
        <w:t>(Tedeschi &amp; Calhoun, 1996)</w:t>
      </w:r>
      <w:r>
        <w:rPr>
          <w:rFonts w:ascii="Cambria" w:hAnsi="Cambria"/>
          <w:lang w:val="en-US"/>
        </w:rPr>
        <w:fldChar w:fldCharType="end"/>
      </w:r>
      <w:r>
        <w:rPr>
          <w:rFonts w:ascii="Cambria" w:hAnsi="Cambria"/>
          <w:lang w:val="en-US"/>
        </w:rPr>
        <w:t xml:space="preserve">, hasil penelitian dipublikasikan pada rentang waktu 2016-2021, dan bukan publikasi persyaratan kelulusan seperti skripsi, tesis, dan disertasi. Kriteria eksklusi yang diterapkan adalah pengukuran variabel </w:t>
      </w:r>
      <w:r>
        <w:rPr>
          <w:rFonts w:ascii="Cambria" w:hAnsi="Cambria"/>
          <w:i/>
          <w:iCs/>
          <w:lang w:val="en-US"/>
        </w:rPr>
        <w:t>posttraumatic</w:t>
      </w:r>
      <w:r w:rsidR="00F54038">
        <w:rPr>
          <w:rFonts w:ascii="Cambria" w:hAnsi="Cambria"/>
          <w:i/>
          <w:iCs/>
          <w:lang w:val="en-US"/>
        </w:rPr>
        <w:t xml:space="preserve"> growth</w:t>
      </w:r>
      <w:r>
        <w:rPr>
          <w:rFonts w:ascii="Cambria" w:hAnsi="Cambria"/>
          <w:i/>
          <w:iCs/>
          <w:lang w:val="en-US"/>
        </w:rPr>
        <w:t xml:space="preserve"> </w:t>
      </w:r>
      <w:r>
        <w:rPr>
          <w:rFonts w:ascii="Cambria" w:hAnsi="Cambria"/>
          <w:lang w:val="en-US"/>
        </w:rPr>
        <w:t xml:space="preserve">tidak menggunakan </w:t>
      </w:r>
      <w:r w:rsidR="00F54038" w:rsidRPr="00F54038">
        <w:rPr>
          <w:rFonts w:ascii="Cambria" w:hAnsi="Cambria"/>
          <w:i/>
          <w:iCs/>
          <w:lang w:val="en-US"/>
        </w:rPr>
        <w:t>post-traumatic</w:t>
      </w:r>
      <w:r>
        <w:rPr>
          <w:rFonts w:ascii="Cambria" w:hAnsi="Cambria"/>
          <w:i/>
          <w:iCs/>
          <w:lang w:val="en-US"/>
        </w:rPr>
        <w:t xml:space="preserve"> inventory </w:t>
      </w:r>
      <w:r>
        <w:rPr>
          <w:rFonts w:ascii="Cambria" w:hAnsi="Cambria"/>
          <w:lang w:val="en-US"/>
        </w:rPr>
        <w:t xml:space="preserve">yang dikembangkan oleh </w:t>
      </w:r>
      <w:r>
        <w:rPr>
          <w:rFonts w:ascii="Cambria" w:hAnsi="Cambria"/>
          <w:lang w:val="en-US"/>
        </w:rPr>
        <w:fldChar w:fldCharType="begin"/>
      </w:r>
      <w:r w:rsidR="009B257A">
        <w:rPr>
          <w:rFonts w:ascii="Cambria" w:hAnsi="Cambria"/>
          <w:lang w:val="en-US"/>
        </w:rPr>
        <w:instrText xml:space="preserve"> ADDIN ZOTERO_ITEM CSL_CITATION {"citationID":"oinYOyEL","properties":{"formattedCitation":"(Tedeschi &amp; Calhoun, 1996)","plainCitation":"(Tedeschi &amp; Calhoun, 1996)","noteIndex":0},"citationItems":[{"id":814,"uris":["http://zotero.org/users/5655395/items/4A2SD7PN"],"uri":["http://zotero.org/users/5655395/items/4A2SD7PN"],"itemData":{"id":814,"type":"article-journal","abstract":"The development of the Posttraumatic Growth Inventory, an instrument for assessing positive outcomes reported by persons who have experienced traumatic events, is described. This 21-item scale includes factors of New Possibilities, Relating to Others, Personal Strength, Spiritual Change, and Appreciation of Life. Women tend to report more benefits than do men, and persons who have experienced traumatic events report more positive change than do persons who have not experienced extraordinary events. The Posttraumatic Growth Inventory is modestly related to optimism and extroversion. The scale appears to have utility in determining how successful individuals, coping with the aftermath of trauma, are in reconstructing or strengthening their perceptions of self, others, and the meaning of events.","container-title":"Journal of Traumatic Stress","DOI":"10.1002/jts.2490090305","ISSN":"1573-6598","issue":"3","language":"en","note":"_eprint: https://onlinelibrary.wiley.com/doi/pdf/10.1002/jts.2490090305","page":"455-471","source":"Wiley Online Library","title":"The posttraumatic growth inventory: Measuring the positive legacy of trauma","title-short":"The posttraumatic growth inventory","volume":"9","author":[{"family":"Tedeschi","given":"Richard G."},{"family":"Calhoun","given":"Lawrence G."}],"issued":{"date-parts":[["1996"]]}}}],"schema":"https://github.com/citation-style-language/schema/raw/master/csl-citation.json"} </w:instrText>
      </w:r>
      <w:r>
        <w:rPr>
          <w:rFonts w:ascii="Cambria" w:hAnsi="Cambria"/>
          <w:lang w:val="en-US"/>
        </w:rPr>
        <w:fldChar w:fldCharType="separate"/>
      </w:r>
      <w:r w:rsidRPr="002C764A">
        <w:rPr>
          <w:rFonts w:ascii="Cambria" w:hAnsi="Cambria"/>
        </w:rPr>
        <w:t>(Tedeschi &amp; Calhoun, 1996)</w:t>
      </w:r>
      <w:r>
        <w:rPr>
          <w:rFonts w:ascii="Cambria" w:hAnsi="Cambria"/>
          <w:lang w:val="en-US"/>
        </w:rPr>
        <w:fldChar w:fldCharType="end"/>
      </w:r>
      <w:r>
        <w:rPr>
          <w:rFonts w:ascii="Cambria" w:hAnsi="Cambria"/>
          <w:lang w:val="en-US"/>
        </w:rPr>
        <w:t>, hasil penelitian dipublikasikan diluar rentang waktu 2016-2021, dan merupakan publikasi persyaratan kelulusan seperti skripsi, tesis, dan disertasi.</w:t>
      </w:r>
    </w:p>
    <w:p w14:paraId="73DB3744" w14:textId="77777777" w:rsidR="00DF1C7D" w:rsidRDefault="00DF1C7D" w:rsidP="00DF1C7D">
      <w:pPr>
        <w:shd w:val="clear" w:color="auto" w:fill="FFFFFF"/>
        <w:spacing w:after="0" w:line="240" w:lineRule="auto"/>
        <w:rPr>
          <w:rFonts w:ascii="Cambria" w:eastAsia="Times New Roman" w:hAnsi="Cambria" w:cs="Times New Roman"/>
          <w:noProof w:val="0"/>
          <w:color w:val="000000"/>
          <w:lang w:val="en-US"/>
        </w:rPr>
      </w:pPr>
      <w:r w:rsidRPr="0058064B">
        <w:rPr>
          <w:rFonts w:ascii="Cambria" w:eastAsia="Times New Roman" w:hAnsi="Cambria" w:cs="Times New Roman"/>
          <w:noProof w:val="0"/>
          <w:color w:val="000000"/>
        </w:rPr>
        <w:t xml:space="preserve">Alur </w:t>
      </w:r>
      <w:r w:rsidRPr="0058064B">
        <w:rPr>
          <w:rFonts w:ascii="Cambria" w:eastAsia="Times New Roman" w:hAnsi="Cambria" w:cs="Times New Roman"/>
          <w:noProof w:val="0"/>
          <w:color w:val="000000"/>
          <w:lang w:val="en-US"/>
        </w:rPr>
        <w:t xml:space="preserve">pencarian artikel </w:t>
      </w:r>
      <w:r w:rsidRPr="0058064B">
        <w:rPr>
          <w:rFonts w:ascii="Cambria" w:eastAsia="Times New Roman" w:hAnsi="Cambria" w:cs="Times New Roman"/>
          <w:noProof w:val="0"/>
          <w:color w:val="000000"/>
        </w:rPr>
        <w:t>dalam </w:t>
      </w:r>
      <w:r w:rsidRPr="0058064B">
        <w:rPr>
          <w:rFonts w:ascii="Cambria" w:eastAsia="Times New Roman" w:hAnsi="Cambria" w:cs="Times New Roman"/>
          <w:noProof w:val="0"/>
          <w:color w:val="000000"/>
          <w:lang w:val="en-US"/>
        </w:rPr>
        <w:t>tinjauan literatur</w:t>
      </w:r>
      <w:r w:rsidRPr="0058064B">
        <w:rPr>
          <w:rFonts w:ascii="Cambria" w:eastAsia="Times New Roman" w:hAnsi="Cambria" w:cs="Times New Roman"/>
          <w:i/>
          <w:iCs/>
          <w:noProof w:val="0"/>
          <w:color w:val="000000"/>
        </w:rPr>
        <w:t> </w:t>
      </w:r>
      <w:r w:rsidRPr="0058064B">
        <w:rPr>
          <w:rFonts w:ascii="Cambria" w:eastAsia="Times New Roman" w:hAnsi="Cambria" w:cs="Times New Roman"/>
          <w:noProof w:val="0"/>
          <w:color w:val="000000"/>
        </w:rPr>
        <w:t>ini d</w:t>
      </w:r>
      <w:r>
        <w:rPr>
          <w:rFonts w:ascii="Cambria" w:eastAsia="Times New Roman" w:hAnsi="Cambria" w:cs="Times New Roman"/>
          <w:noProof w:val="0"/>
          <w:color w:val="000000"/>
          <w:lang w:val="en-US"/>
        </w:rPr>
        <w:t>apat dilihat pada Gambar 1.</w:t>
      </w:r>
    </w:p>
    <w:p w14:paraId="3BE42516" w14:textId="77777777" w:rsidR="00DF1C7D" w:rsidRDefault="00DF1C7D" w:rsidP="00DF1C7D">
      <w:pPr>
        <w:keepNext/>
        <w:shd w:val="clear" w:color="auto" w:fill="FFFFFF"/>
        <w:spacing w:after="0" w:line="240" w:lineRule="auto"/>
        <w:ind w:left="1440"/>
        <w:rPr>
          <w:rFonts w:ascii="Cambria" w:eastAsia="Times New Roman" w:hAnsi="Cambria" w:cs="Times New Roman"/>
          <w:color w:val="000000"/>
          <w:lang w:val="en-US"/>
        </w:rPr>
      </w:pPr>
    </w:p>
    <w:p w14:paraId="3A6FA0B9" w14:textId="77777777" w:rsidR="00DF1C7D" w:rsidRDefault="00DF1C7D" w:rsidP="00DF1C7D">
      <w:pPr>
        <w:keepNext/>
        <w:shd w:val="clear" w:color="auto" w:fill="FFFFFF"/>
        <w:spacing w:after="0" w:line="240" w:lineRule="auto"/>
        <w:ind w:left="1440"/>
      </w:pPr>
      <w:r>
        <w:rPr>
          <w:rFonts w:ascii="Cambria" w:eastAsia="Times New Roman" w:hAnsi="Cambria" w:cs="Times New Roman"/>
          <w:color w:val="000000"/>
          <w:lang w:val="en-US"/>
        </w:rPr>
        <w:drawing>
          <wp:inline distT="0" distB="0" distL="0" distR="0" wp14:anchorId="3D05D0C1" wp14:editId="43B6E5C9">
            <wp:extent cx="4505325" cy="54385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a:extLst>
                        <a:ext uri="{28A0092B-C50C-407E-A947-70E740481C1C}">
                          <a14:useLocalDpi xmlns:a14="http://schemas.microsoft.com/office/drawing/2010/main" val="0"/>
                        </a:ext>
                      </a:extLst>
                    </a:blip>
                    <a:srcRect t="4287" r="27336" b="28883"/>
                    <a:stretch/>
                  </pic:blipFill>
                  <pic:spPr bwMode="auto">
                    <a:xfrm>
                      <a:off x="0" y="0"/>
                      <a:ext cx="4521155" cy="5457680"/>
                    </a:xfrm>
                    <a:prstGeom prst="rect">
                      <a:avLst/>
                    </a:prstGeom>
                    <a:ln>
                      <a:noFill/>
                    </a:ln>
                    <a:extLst>
                      <a:ext uri="{53640926-AAD7-44D8-BBD7-CCE9431645EC}">
                        <a14:shadowObscured xmlns:a14="http://schemas.microsoft.com/office/drawing/2010/main"/>
                      </a:ext>
                    </a:extLst>
                  </pic:spPr>
                </pic:pic>
              </a:graphicData>
            </a:graphic>
          </wp:inline>
        </w:drawing>
      </w:r>
    </w:p>
    <w:p w14:paraId="6775A9FA" w14:textId="77777777" w:rsidR="00DF1C7D" w:rsidRDefault="00DF1C7D" w:rsidP="00DF1C7D">
      <w:pPr>
        <w:pStyle w:val="Caption"/>
        <w:jc w:val="center"/>
        <w:rPr>
          <w:rFonts w:ascii="Cambria" w:hAnsi="Cambria"/>
          <w:color w:val="auto"/>
          <w:sz w:val="22"/>
          <w:szCs w:val="22"/>
          <w:lang w:val="en-US"/>
        </w:rPr>
      </w:pPr>
      <w:r w:rsidRPr="00DF50A2">
        <w:rPr>
          <w:rFonts w:ascii="Cambria" w:hAnsi="Cambria"/>
          <w:i w:val="0"/>
          <w:iCs w:val="0"/>
          <w:color w:val="auto"/>
          <w:sz w:val="22"/>
          <w:szCs w:val="22"/>
        </w:rPr>
        <w:t xml:space="preserve">Gambar </w:t>
      </w:r>
      <w:r w:rsidRPr="00DF50A2">
        <w:rPr>
          <w:rFonts w:ascii="Cambria" w:hAnsi="Cambria"/>
          <w:i w:val="0"/>
          <w:iCs w:val="0"/>
          <w:color w:val="auto"/>
          <w:sz w:val="22"/>
          <w:szCs w:val="22"/>
        </w:rPr>
        <w:fldChar w:fldCharType="begin"/>
      </w:r>
      <w:r w:rsidRPr="00DF50A2">
        <w:rPr>
          <w:rFonts w:ascii="Cambria" w:hAnsi="Cambria"/>
          <w:i w:val="0"/>
          <w:iCs w:val="0"/>
          <w:color w:val="auto"/>
          <w:sz w:val="22"/>
          <w:szCs w:val="22"/>
        </w:rPr>
        <w:instrText xml:space="preserve"> SEQ Gambar \* ARABIC </w:instrText>
      </w:r>
      <w:r w:rsidRPr="00DF50A2">
        <w:rPr>
          <w:rFonts w:ascii="Cambria" w:hAnsi="Cambria"/>
          <w:i w:val="0"/>
          <w:iCs w:val="0"/>
          <w:color w:val="auto"/>
          <w:sz w:val="22"/>
          <w:szCs w:val="22"/>
        </w:rPr>
        <w:fldChar w:fldCharType="separate"/>
      </w:r>
      <w:r w:rsidRPr="00DF50A2">
        <w:rPr>
          <w:rFonts w:ascii="Cambria" w:hAnsi="Cambria"/>
          <w:i w:val="0"/>
          <w:iCs w:val="0"/>
          <w:color w:val="auto"/>
          <w:sz w:val="22"/>
          <w:szCs w:val="22"/>
        </w:rPr>
        <w:t>1</w:t>
      </w:r>
      <w:r w:rsidRPr="00DF50A2">
        <w:rPr>
          <w:rFonts w:ascii="Cambria" w:hAnsi="Cambria"/>
          <w:i w:val="0"/>
          <w:iCs w:val="0"/>
          <w:color w:val="auto"/>
          <w:sz w:val="22"/>
          <w:szCs w:val="22"/>
        </w:rPr>
        <w:fldChar w:fldCharType="end"/>
      </w:r>
      <w:r>
        <w:rPr>
          <w:rFonts w:ascii="Cambria" w:hAnsi="Cambria"/>
          <w:i w:val="0"/>
          <w:iCs w:val="0"/>
          <w:color w:val="auto"/>
          <w:sz w:val="22"/>
          <w:szCs w:val="22"/>
          <w:lang w:val="en-US"/>
        </w:rPr>
        <w:t xml:space="preserve">. PRISMA </w:t>
      </w:r>
      <w:r>
        <w:rPr>
          <w:rFonts w:ascii="Cambria" w:hAnsi="Cambria"/>
          <w:color w:val="auto"/>
          <w:sz w:val="22"/>
          <w:szCs w:val="22"/>
          <w:lang w:val="en-US"/>
        </w:rPr>
        <w:t>f</w:t>
      </w:r>
      <w:r w:rsidRPr="00DF50A2">
        <w:rPr>
          <w:rFonts w:ascii="Cambria" w:hAnsi="Cambria"/>
          <w:color w:val="auto"/>
          <w:sz w:val="22"/>
          <w:szCs w:val="22"/>
          <w:lang w:val="en-US"/>
        </w:rPr>
        <w:t>lowchart</w:t>
      </w:r>
    </w:p>
    <w:p w14:paraId="2806D4AE" w14:textId="77777777" w:rsidR="00DF1C7D" w:rsidRPr="009D2DA4" w:rsidRDefault="00DF1C7D" w:rsidP="00DF1C7D">
      <w:pPr>
        <w:pStyle w:val="ListParagraph"/>
        <w:numPr>
          <w:ilvl w:val="0"/>
          <w:numId w:val="3"/>
        </w:numPr>
        <w:rPr>
          <w:vanish/>
          <w:lang w:val="en-US"/>
        </w:rPr>
      </w:pPr>
    </w:p>
    <w:p w14:paraId="2919F087" w14:textId="77777777" w:rsidR="00DF1C7D" w:rsidRPr="009D2DA4" w:rsidRDefault="00DF1C7D" w:rsidP="00DF1C7D">
      <w:pPr>
        <w:pStyle w:val="ListParagraph"/>
        <w:numPr>
          <w:ilvl w:val="0"/>
          <w:numId w:val="3"/>
        </w:numPr>
        <w:rPr>
          <w:vanish/>
          <w:lang w:val="en-US"/>
        </w:rPr>
      </w:pPr>
    </w:p>
    <w:p w14:paraId="632D324C" w14:textId="77777777" w:rsidR="00DF1C7D" w:rsidRPr="009D2DA4" w:rsidRDefault="00DF1C7D" w:rsidP="00DF1C7D">
      <w:pPr>
        <w:pStyle w:val="ListParagraph"/>
        <w:numPr>
          <w:ilvl w:val="1"/>
          <w:numId w:val="3"/>
        </w:numPr>
        <w:rPr>
          <w:lang w:val="en-US"/>
        </w:rPr>
      </w:pPr>
      <w:r>
        <w:rPr>
          <w:b/>
          <w:bCs/>
          <w:lang w:val="en-US"/>
        </w:rPr>
        <w:t>Ekstraksi Data</w:t>
      </w:r>
    </w:p>
    <w:p w14:paraId="57EF83D8" w14:textId="392B71B7" w:rsidR="00DF1C7D" w:rsidRPr="001B44FE" w:rsidRDefault="00DF1C7D" w:rsidP="00DF1C7D">
      <w:pPr>
        <w:spacing w:line="240" w:lineRule="auto"/>
        <w:jc w:val="both"/>
        <w:rPr>
          <w:rFonts w:ascii="Cambria" w:hAnsi="Cambria"/>
          <w:lang w:val="en-US"/>
        </w:rPr>
      </w:pPr>
      <w:r w:rsidRPr="001B44FE">
        <w:rPr>
          <w:rFonts w:ascii="Cambria" w:hAnsi="Cambria"/>
          <w:lang w:val="en-US"/>
        </w:rPr>
        <w:t xml:space="preserve">Setelah menerapkan kriteria inklusi dan ekslusi, terdapat </w:t>
      </w:r>
      <w:r w:rsidR="005B3DA3">
        <w:rPr>
          <w:rFonts w:ascii="Cambria" w:hAnsi="Cambria"/>
          <w:lang w:val="en-US"/>
        </w:rPr>
        <w:t>enam</w:t>
      </w:r>
      <w:r w:rsidRPr="001B44FE">
        <w:rPr>
          <w:rFonts w:ascii="Cambria" w:hAnsi="Cambria"/>
          <w:lang w:val="en-US"/>
        </w:rPr>
        <w:t xml:space="preserve"> artikel yang dianggap memenuhi syarat dari 21 artikel yang di</w:t>
      </w:r>
      <w:r w:rsidRPr="001B44FE">
        <w:rPr>
          <w:rFonts w:ascii="Cambria" w:hAnsi="Cambria"/>
          <w:i/>
          <w:iCs/>
          <w:lang w:val="en-US"/>
        </w:rPr>
        <w:t>screening</w:t>
      </w:r>
      <w:r w:rsidRPr="001B44FE">
        <w:rPr>
          <w:rFonts w:ascii="Cambria" w:hAnsi="Cambria"/>
          <w:lang w:val="en-US"/>
        </w:rPr>
        <w:t xml:space="preserve">. Artikel-artikel ini dikeluarkan karena tidak tersedia dalam bahasa Inggris atau Indonesia dan tidak ditemukan artikel lengkapnya. Data yang diekstrasi dari </w:t>
      </w:r>
      <w:r w:rsidR="005B3DA3">
        <w:rPr>
          <w:rFonts w:ascii="Cambria" w:hAnsi="Cambria"/>
          <w:lang w:val="en-US"/>
        </w:rPr>
        <w:t>enam</w:t>
      </w:r>
      <w:r w:rsidRPr="001B44FE">
        <w:rPr>
          <w:rFonts w:ascii="Cambria" w:hAnsi="Cambria"/>
          <w:lang w:val="en-US"/>
        </w:rPr>
        <w:t xml:space="preserve"> artikel yang lolos untuk peninjaun literatur dapat dilihat pada Tabel 1.</w:t>
      </w:r>
    </w:p>
    <w:tbl>
      <w:tblPr>
        <w:tblStyle w:val="PlainTable2"/>
        <w:tblW w:w="0" w:type="auto"/>
        <w:tblLook w:val="04A0" w:firstRow="1" w:lastRow="0" w:firstColumn="1" w:lastColumn="0" w:noHBand="0" w:noVBand="1"/>
      </w:tblPr>
      <w:tblGrid>
        <w:gridCol w:w="1555"/>
        <w:gridCol w:w="1350"/>
        <w:gridCol w:w="1287"/>
        <w:gridCol w:w="1065"/>
        <w:gridCol w:w="942"/>
        <w:gridCol w:w="1449"/>
        <w:gridCol w:w="770"/>
        <w:gridCol w:w="1221"/>
      </w:tblGrid>
      <w:tr w:rsidR="0009262A" w:rsidRPr="0009262A" w14:paraId="00552837" w14:textId="5CCB6DF6" w:rsidTr="00646AFF">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auto"/>
            </w:tcBorders>
            <w:hideMark/>
          </w:tcPr>
          <w:p w14:paraId="1AA1E770" w14:textId="77777777" w:rsidR="00DF1C7D" w:rsidRPr="00F81C9B" w:rsidRDefault="00DF1C7D" w:rsidP="0009262A">
            <w:pPr>
              <w:jc w:val="center"/>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Penulis</w:t>
            </w:r>
          </w:p>
        </w:tc>
        <w:tc>
          <w:tcPr>
            <w:tcW w:w="0" w:type="auto"/>
            <w:tcBorders>
              <w:top w:val="single" w:sz="4" w:space="0" w:color="7F7F7F" w:themeColor="text1" w:themeTint="80"/>
              <w:bottom w:val="single" w:sz="4" w:space="0" w:color="auto"/>
            </w:tcBorders>
            <w:hideMark/>
          </w:tcPr>
          <w:p w14:paraId="503871BA" w14:textId="77777777" w:rsidR="00DF1C7D" w:rsidRPr="00F81C9B" w:rsidRDefault="00DF1C7D" w:rsidP="0009262A">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Judul</w:t>
            </w:r>
          </w:p>
        </w:tc>
        <w:tc>
          <w:tcPr>
            <w:tcW w:w="0" w:type="auto"/>
            <w:tcBorders>
              <w:top w:val="single" w:sz="4" w:space="0" w:color="7F7F7F" w:themeColor="text1" w:themeTint="80"/>
              <w:bottom w:val="single" w:sz="4" w:space="0" w:color="auto"/>
            </w:tcBorders>
            <w:hideMark/>
          </w:tcPr>
          <w:p w14:paraId="206FD5B2" w14:textId="77777777" w:rsidR="00DF1C7D" w:rsidRPr="00F81C9B" w:rsidRDefault="00DF1C7D" w:rsidP="0009262A">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Tujuan</w:t>
            </w:r>
          </w:p>
        </w:tc>
        <w:tc>
          <w:tcPr>
            <w:tcW w:w="0" w:type="auto"/>
            <w:tcBorders>
              <w:top w:val="single" w:sz="4" w:space="0" w:color="7F7F7F" w:themeColor="text1" w:themeTint="80"/>
              <w:bottom w:val="single" w:sz="4" w:space="0" w:color="auto"/>
            </w:tcBorders>
            <w:hideMark/>
          </w:tcPr>
          <w:p w14:paraId="7D65E16E" w14:textId="77777777" w:rsidR="00DF1C7D" w:rsidRPr="00F81C9B" w:rsidRDefault="00DF1C7D" w:rsidP="0009262A">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Metode</w:t>
            </w:r>
          </w:p>
        </w:tc>
        <w:tc>
          <w:tcPr>
            <w:tcW w:w="0" w:type="auto"/>
            <w:tcBorders>
              <w:top w:val="single" w:sz="4" w:space="0" w:color="7F7F7F" w:themeColor="text1" w:themeTint="80"/>
              <w:bottom w:val="single" w:sz="4" w:space="0" w:color="auto"/>
            </w:tcBorders>
            <w:hideMark/>
          </w:tcPr>
          <w:p w14:paraId="48863C03" w14:textId="77777777" w:rsidR="00DF1C7D" w:rsidRPr="00F81C9B" w:rsidRDefault="00DF1C7D" w:rsidP="0009262A">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Alat Ukur PTG</w:t>
            </w:r>
          </w:p>
        </w:tc>
        <w:tc>
          <w:tcPr>
            <w:tcW w:w="0" w:type="auto"/>
            <w:tcBorders>
              <w:top w:val="single" w:sz="4" w:space="0" w:color="7F7F7F" w:themeColor="text1" w:themeTint="80"/>
              <w:bottom w:val="single" w:sz="4" w:space="0" w:color="auto"/>
            </w:tcBorders>
            <w:hideMark/>
          </w:tcPr>
          <w:p w14:paraId="60B90D17" w14:textId="77777777" w:rsidR="00DF1C7D" w:rsidRPr="00F81C9B" w:rsidRDefault="00DF1C7D" w:rsidP="0009262A">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Alat Ukur DS</w:t>
            </w:r>
          </w:p>
        </w:tc>
        <w:tc>
          <w:tcPr>
            <w:tcW w:w="0" w:type="auto"/>
            <w:tcBorders>
              <w:top w:val="single" w:sz="4" w:space="0" w:color="7F7F7F" w:themeColor="text1" w:themeTint="80"/>
              <w:bottom w:val="single" w:sz="4" w:space="0" w:color="auto"/>
            </w:tcBorders>
            <w:hideMark/>
          </w:tcPr>
          <w:p w14:paraId="36380891" w14:textId="77777777" w:rsidR="00DF1C7D" w:rsidRPr="00F81C9B" w:rsidRDefault="00DF1C7D" w:rsidP="0009262A">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lang w:val="en-US"/>
              </w:rPr>
            </w:pPr>
            <w:r w:rsidRPr="00F81C9B">
              <w:rPr>
                <w:rFonts w:ascii="Cambria" w:eastAsia="Times New Roman" w:hAnsi="Cambria" w:cs="Calibri"/>
                <w:noProof w:val="0"/>
                <w:color w:val="000000"/>
                <w:sz w:val="18"/>
                <w:szCs w:val="18"/>
              </w:rPr>
              <w:t>Samp</w:t>
            </w:r>
            <w:r w:rsidRPr="0009262A">
              <w:rPr>
                <w:rFonts w:ascii="Cambria" w:eastAsia="Times New Roman" w:hAnsi="Cambria" w:cs="Calibri"/>
                <w:noProof w:val="0"/>
                <w:color w:val="000000"/>
                <w:sz w:val="18"/>
                <w:szCs w:val="18"/>
              </w:rPr>
              <w:t>el</w:t>
            </w:r>
          </w:p>
        </w:tc>
        <w:tc>
          <w:tcPr>
            <w:tcW w:w="0" w:type="auto"/>
            <w:tcBorders>
              <w:top w:val="single" w:sz="4" w:space="0" w:color="7F7F7F" w:themeColor="text1" w:themeTint="80"/>
              <w:bottom w:val="single" w:sz="4" w:space="0" w:color="auto"/>
            </w:tcBorders>
            <w:hideMark/>
          </w:tcPr>
          <w:p w14:paraId="1EAD7B05" w14:textId="77777777" w:rsidR="00DF1C7D" w:rsidRPr="00F81C9B" w:rsidRDefault="00DF1C7D" w:rsidP="0009262A">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Temuan</w:t>
            </w:r>
          </w:p>
        </w:tc>
      </w:tr>
      <w:tr w:rsidR="0009262A" w:rsidRPr="0009262A" w14:paraId="28E9D2A9" w14:textId="3C5A4919" w:rsidTr="00646AFF">
        <w:trPr>
          <w:cnfStyle w:val="000000100000" w:firstRow="0" w:lastRow="0" w:firstColumn="0" w:lastColumn="0" w:oddVBand="0" w:evenVBand="0" w:oddHBand="1" w:evenHBand="0" w:firstRowFirstColumn="0" w:firstRowLastColumn="0" w:lastRowFirstColumn="0" w:lastRowLastColumn="0"/>
          <w:trHeight w:val="370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5DF47EB3" w14:textId="77777777" w:rsidR="00DF1C7D" w:rsidRPr="00F81C9B" w:rsidRDefault="00DF1C7D" w:rsidP="0009262A">
            <w:pPr>
              <w:jc w:val="center"/>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lastRenderedPageBreak/>
              <w:t>Ilanit Hasson-Ohayon, Rivka Tuval-Mashiach, Gil Goldzweig, Rienat Levi,Noam Pizem, &amp; Bela Kaufman (2016)</w:t>
            </w:r>
          </w:p>
        </w:tc>
        <w:tc>
          <w:tcPr>
            <w:tcW w:w="0" w:type="auto"/>
            <w:tcBorders>
              <w:top w:val="single" w:sz="4" w:space="0" w:color="auto"/>
              <w:bottom w:val="nil"/>
            </w:tcBorders>
            <w:hideMark/>
          </w:tcPr>
          <w:p w14:paraId="07AD8621"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The need for friendships and information: Dimensions of social support and posttraumatic growth among women with breast cancer</w:t>
            </w:r>
          </w:p>
        </w:tc>
        <w:tc>
          <w:tcPr>
            <w:tcW w:w="0" w:type="auto"/>
            <w:tcBorders>
              <w:top w:val="single" w:sz="4" w:space="0" w:color="auto"/>
              <w:bottom w:val="nil"/>
            </w:tcBorders>
            <w:hideMark/>
          </w:tcPr>
          <w:p w14:paraId="26FF4D79"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Meneliti hubungan antara dukungan sosial dari berbagai sumber seperti pasangan, anggota keluarga, dan jenis dukungan terhadap PTG pada wanita dengan kanker payudara</w:t>
            </w:r>
          </w:p>
        </w:tc>
        <w:tc>
          <w:tcPr>
            <w:tcW w:w="0" w:type="auto"/>
            <w:tcBorders>
              <w:top w:val="single" w:sz="4" w:space="0" w:color="auto"/>
              <w:bottom w:val="nil"/>
            </w:tcBorders>
            <w:hideMark/>
          </w:tcPr>
          <w:p w14:paraId="2B4BD840"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 xml:space="preserve">Studi </w:t>
            </w:r>
            <w:r w:rsidRPr="00F81C9B">
              <w:rPr>
                <w:rFonts w:ascii="Cambria" w:eastAsia="Times New Roman" w:hAnsi="Cambria" w:cs="Calibri"/>
                <w:i/>
                <w:iCs/>
                <w:noProof w:val="0"/>
                <w:color w:val="000000"/>
                <w:sz w:val="18"/>
                <w:szCs w:val="18"/>
              </w:rPr>
              <w:t>cross-sectional</w:t>
            </w:r>
          </w:p>
        </w:tc>
        <w:tc>
          <w:tcPr>
            <w:tcW w:w="0" w:type="auto"/>
            <w:tcBorders>
              <w:top w:val="single" w:sz="4" w:space="0" w:color="auto"/>
              <w:bottom w:val="nil"/>
            </w:tcBorders>
            <w:hideMark/>
          </w:tcPr>
          <w:p w14:paraId="17B3D90F"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 xml:space="preserve">The Post-Traumatic Growth Inventory (PTGI) </w:t>
            </w:r>
          </w:p>
        </w:tc>
        <w:tc>
          <w:tcPr>
            <w:tcW w:w="0" w:type="auto"/>
            <w:tcBorders>
              <w:top w:val="single" w:sz="4" w:space="0" w:color="auto"/>
              <w:bottom w:val="nil"/>
            </w:tcBorders>
            <w:hideMark/>
          </w:tcPr>
          <w:p w14:paraId="699AC4B3"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The Cancer Perceived Agents of Social Support</w:t>
            </w:r>
            <w:r w:rsidRPr="00F81C9B">
              <w:rPr>
                <w:rFonts w:ascii="Cambria" w:eastAsia="Times New Roman" w:hAnsi="Cambria" w:cs="Calibri"/>
                <w:noProof w:val="0"/>
                <w:color w:val="000000"/>
                <w:sz w:val="18"/>
                <w:szCs w:val="18"/>
              </w:rPr>
              <w:br/>
              <w:t>(CPASS)</w:t>
            </w:r>
          </w:p>
        </w:tc>
        <w:tc>
          <w:tcPr>
            <w:tcW w:w="0" w:type="auto"/>
            <w:tcBorders>
              <w:top w:val="single" w:sz="4" w:space="0" w:color="auto"/>
              <w:bottom w:val="nil"/>
            </w:tcBorders>
            <w:hideMark/>
          </w:tcPr>
          <w:p w14:paraId="71790654"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N=80</w:t>
            </w:r>
          </w:p>
        </w:tc>
        <w:tc>
          <w:tcPr>
            <w:tcW w:w="0" w:type="auto"/>
            <w:tcBorders>
              <w:top w:val="single" w:sz="4" w:space="0" w:color="auto"/>
              <w:bottom w:val="nil"/>
            </w:tcBorders>
            <w:hideMark/>
          </w:tcPr>
          <w:p w14:paraId="4AF4B5A8"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09262A">
              <w:rPr>
                <w:rFonts w:ascii="Cambria" w:eastAsia="Times New Roman" w:hAnsi="Cambria" w:cs="Calibri"/>
                <w:noProof w:val="0"/>
                <w:color w:val="000000"/>
                <w:sz w:val="18"/>
                <w:szCs w:val="18"/>
              </w:rPr>
              <w:t>T</w:t>
            </w:r>
            <w:r w:rsidRPr="00F81C9B">
              <w:rPr>
                <w:rFonts w:ascii="Cambria" w:eastAsia="Times New Roman" w:hAnsi="Cambria" w:cs="Calibri"/>
                <w:noProof w:val="0"/>
                <w:color w:val="000000"/>
                <w:sz w:val="18"/>
                <w:szCs w:val="18"/>
              </w:rPr>
              <w:t xml:space="preserve">eman sebagai sumber dukungan dan dukungan informasi sebagai jenis dukungan yang paling penting dalam meningkatkan PTG </w:t>
            </w:r>
            <w:r w:rsidRPr="0009262A">
              <w:rPr>
                <w:rFonts w:ascii="Cambria" w:eastAsia="Times New Roman" w:hAnsi="Cambria" w:cs="Calibri"/>
                <w:noProof w:val="0"/>
                <w:color w:val="000000"/>
                <w:sz w:val="18"/>
                <w:szCs w:val="18"/>
                <w:lang w:val="en-US"/>
              </w:rPr>
              <w:t>pada</w:t>
            </w:r>
            <w:r w:rsidRPr="00F81C9B">
              <w:rPr>
                <w:rFonts w:ascii="Cambria" w:eastAsia="Times New Roman" w:hAnsi="Cambria" w:cs="Calibri"/>
                <w:noProof w:val="0"/>
                <w:color w:val="000000"/>
                <w:sz w:val="18"/>
                <w:szCs w:val="18"/>
              </w:rPr>
              <w:t xml:space="preserve"> wanita dengan kanker payudara.</w:t>
            </w:r>
          </w:p>
        </w:tc>
      </w:tr>
      <w:tr w:rsidR="0009262A" w:rsidRPr="0009262A" w14:paraId="47695906" w14:textId="678D1B0C" w:rsidTr="00646AFF">
        <w:trPr>
          <w:trHeight w:val="1304"/>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2D437510" w14:textId="77777777" w:rsidR="00DF1C7D" w:rsidRPr="00F81C9B" w:rsidRDefault="00DF1C7D" w:rsidP="0009262A">
            <w:pPr>
              <w:jc w:val="center"/>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Makiko Tomita, Miyako Takahashi, Nobumi Tagaya, Miyako Kakuta, Ichiro Kai &amp; Takashi Muto (2017)</w:t>
            </w:r>
          </w:p>
        </w:tc>
        <w:tc>
          <w:tcPr>
            <w:tcW w:w="0" w:type="auto"/>
            <w:tcBorders>
              <w:top w:val="nil"/>
              <w:bottom w:val="nil"/>
            </w:tcBorders>
            <w:hideMark/>
          </w:tcPr>
          <w:p w14:paraId="0FEEAE39"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Structural equation modeling of the relationship between posttraumatic growth and</w:t>
            </w:r>
            <w:r w:rsidRPr="00F81C9B">
              <w:rPr>
                <w:rFonts w:ascii="Cambria" w:eastAsia="Times New Roman" w:hAnsi="Cambria" w:cs="Calibri"/>
                <w:noProof w:val="0"/>
                <w:color w:val="000000"/>
                <w:sz w:val="18"/>
                <w:szCs w:val="18"/>
              </w:rPr>
              <w:br/>
              <w:t>psychosocial factors in women with breast cancer</w:t>
            </w:r>
          </w:p>
        </w:tc>
        <w:tc>
          <w:tcPr>
            <w:tcW w:w="0" w:type="auto"/>
            <w:tcBorders>
              <w:top w:val="nil"/>
              <w:bottom w:val="nil"/>
            </w:tcBorders>
            <w:hideMark/>
          </w:tcPr>
          <w:p w14:paraId="529E7827"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Meneliti bagaimana latar belakang demografi dan klinis wanita serta faktor psikososial memengaruhi PTG</w:t>
            </w:r>
          </w:p>
        </w:tc>
        <w:tc>
          <w:tcPr>
            <w:tcW w:w="0" w:type="auto"/>
            <w:tcBorders>
              <w:top w:val="nil"/>
              <w:bottom w:val="nil"/>
            </w:tcBorders>
            <w:hideMark/>
          </w:tcPr>
          <w:p w14:paraId="247459E5"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 xml:space="preserve">Studi </w:t>
            </w:r>
            <w:r w:rsidRPr="00F81C9B">
              <w:rPr>
                <w:rFonts w:ascii="Cambria" w:eastAsia="Times New Roman" w:hAnsi="Cambria" w:cs="Calibri"/>
                <w:i/>
                <w:iCs/>
                <w:noProof w:val="0"/>
                <w:color w:val="000000"/>
                <w:sz w:val="18"/>
                <w:szCs w:val="18"/>
              </w:rPr>
              <w:t>cross-sectional</w:t>
            </w:r>
          </w:p>
        </w:tc>
        <w:tc>
          <w:tcPr>
            <w:tcW w:w="0" w:type="auto"/>
            <w:tcBorders>
              <w:top w:val="nil"/>
              <w:bottom w:val="nil"/>
            </w:tcBorders>
            <w:hideMark/>
          </w:tcPr>
          <w:p w14:paraId="1EA964FC"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 xml:space="preserve">Versi bahasa Jepang dari The Post-Traumatic Growth Inventory (PTGI) </w:t>
            </w:r>
          </w:p>
        </w:tc>
        <w:tc>
          <w:tcPr>
            <w:tcW w:w="0" w:type="auto"/>
            <w:tcBorders>
              <w:top w:val="nil"/>
              <w:bottom w:val="nil"/>
            </w:tcBorders>
            <w:hideMark/>
          </w:tcPr>
          <w:p w14:paraId="6393D343"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Jichi Medical School Social Support Scale</w:t>
            </w:r>
          </w:p>
        </w:tc>
        <w:tc>
          <w:tcPr>
            <w:tcW w:w="0" w:type="auto"/>
            <w:tcBorders>
              <w:top w:val="nil"/>
              <w:bottom w:val="nil"/>
            </w:tcBorders>
            <w:hideMark/>
          </w:tcPr>
          <w:p w14:paraId="391CA8A0"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N=157</w:t>
            </w:r>
          </w:p>
        </w:tc>
        <w:tc>
          <w:tcPr>
            <w:tcW w:w="0" w:type="auto"/>
            <w:tcBorders>
              <w:top w:val="nil"/>
              <w:bottom w:val="nil"/>
            </w:tcBorders>
            <w:hideMark/>
          </w:tcPr>
          <w:p w14:paraId="1B7DE28F"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09262A">
              <w:rPr>
                <w:rFonts w:ascii="Cambria" w:eastAsia="Times New Roman" w:hAnsi="Cambria" w:cs="Calibri"/>
                <w:noProof w:val="0"/>
                <w:color w:val="000000"/>
                <w:sz w:val="18"/>
                <w:szCs w:val="18"/>
                <w:lang w:val="en-US"/>
              </w:rPr>
              <w:t>D</w:t>
            </w:r>
            <w:r w:rsidRPr="00F81C9B">
              <w:rPr>
                <w:rFonts w:ascii="Cambria" w:eastAsia="Times New Roman" w:hAnsi="Cambria" w:cs="Calibri"/>
                <w:noProof w:val="0"/>
                <w:color w:val="000000"/>
                <w:sz w:val="18"/>
                <w:szCs w:val="18"/>
              </w:rPr>
              <w:t>ukungan sosial</w:t>
            </w:r>
            <w:r w:rsidRPr="0009262A">
              <w:rPr>
                <w:rFonts w:ascii="Cambria" w:eastAsia="Times New Roman" w:hAnsi="Cambria" w:cs="Calibri"/>
                <w:noProof w:val="0"/>
                <w:color w:val="000000"/>
                <w:sz w:val="18"/>
                <w:szCs w:val="18"/>
                <w:lang w:val="en-US"/>
              </w:rPr>
              <w:t xml:space="preserve"> </w:t>
            </w:r>
            <w:r w:rsidRPr="00F81C9B">
              <w:rPr>
                <w:rFonts w:ascii="Cambria" w:eastAsia="Times New Roman" w:hAnsi="Cambria" w:cs="Calibri"/>
                <w:noProof w:val="0"/>
                <w:color w:val="000000"/>
                <w:sz w:val="18"/>
                <w:szCs w:val="18"/>
              </w:rPr>
              <w:t>meningkatkan PTG pada wanita Jepang dengan kanker payudara.</w:t>
            </w:r>
          </w:p>
        </w:tc>
      </w:tr>
      <w:tr w:rsidR="0009262A" w:rsidRPr="0009262A" w14:paraId="405C90B0" w14:textId="3E30DB44" w:rsidTr="0009262A">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2F890330" w14:textId="77777777" w:rsidR="00DF1C7D" w:rsidRPr="00F81C9B" w:rsidRDefault="00DF1C7D" w:rsidP="0009262A">
            <w:pPr>
              <w:jc w:val="center"/>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Dr. Nelson C. Y. Yeung &amp; Dr. Qian Lu (2018)</w:t>
            </w:r>
          </w:p>
        </w:tc>
        <w:tc>
          <w:tcPr>
            <w:tcW w:w="0" w:type="auto"/>
            <w:tcBorders>
              <w:top w:val="nil"/>
              <w:bottom w:val="nil"/>
            </w:tcBorders>
            <w:hideMark/>
          </w:tcPr>
          <w:p w14:paraId="364C1145"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Perceived Stress as a Mediator Between Social Support and Posttraumatic Growth Among Chinese American Breast Cancer Survivors</w:t>
            </w:r>
          </w:p>
        </w:tc>
        <w:tc>
          <w:tcPr>
            <w:tcW w:w="0" w:type="auto"/>
            <w:tcBorders>
              <w:top w:val="nil"/>
              <w:bottom w:val="nil"/>
            </w:tcBorders>
            <w:hideMark/>
          </w:tcPr>
          <w:p w14:paraId="1F3F4CD3"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Meneliti hubungan antara dukungan sosial dan PTG pada penderita kanker payudara Cina-Amerika, dan stres yang dirasakan sebagai mediator.</w:t>
            </w:r>
          </w:p>
        </w:tc>
        <w:tc>
          <w:tcPr>
            <w:tcW w:w="0" w:type="auto"/>
            <w:tcBorders>
              <w:top w:val="nil"/>
              <w:bottom w:val="nil"/>
            </w:tcBorders>
            <w:hideMark/>
          </w:tcPr>
          <w:p w14:paraId="5A72FC70"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 xml:space="preserve">Studi </w:t>
            </w:r>
            <w:r w:rsidRPr="00F81C9B">
              <w:rPr>
                <w:rFonts w:ascii="Cambria" w:eastAsia="Times New Roman" w:hAnsi="Cambria" w:cs="Calibri"/>
                <w:i/>
                <w:iCs/>
                <w:noProof w:val="0"/>
                <w:color w:val="000000"/>
                <w:sz w:val="18"/>
                <w:szCs w:val="18"/>
              </w:rPr>
              <w:t>cross-sectional</w:t>
            </w:r>
          </w:p>
        </w:tc>
        <w:tc>
          <w:tcPr>
            <w:tcW w:w="0" w:type="auto"/>
            <w:tcBorders>
              <w:top w:val="nil"/>
              <w:bottom w:val="nil"/>
            </w:tcBorders>
            <w:hideMark/>
          </w:tcPr>
          <w:p w14:paraId="084B40F6" w14:textId="71440CA2" w:rsidR="00DF1C7D" w:rsidRPr="00F81C9B" w:rsidRDefault="00E65DC4"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09262A">
              <w:rPr>
                <w:rFonts w:ascii="Cambria" w:eastAsia="Times New Roman" w:hAnsi="Cambria" w:cs="Calibri"/>
                <w:noProof w:val="0"/>
                <w:color w:val="000000"/>
                <w:sz w:val="18"/>
                <w:szCs w:val="18"/>
                <w:lang w:val="en-US"/>
              </w:rPr>
              <w:t xml:space="preserve">Versi Bahasa </w:t>
            </w:r>
            <w:r w:rsidR="00D8538E">
              <w:rPr>
                <w:rFonts w:ascii="Cambria" w:eastAsia="Times New Roman" w:hAnsi="Cambria" w:cs="Calibri"/>
                <w:noProof w:val="0"/>
                <w:color w:val="000000"/>
                <w:sz w:val="18"/>
                <w:szCs w:val="18"/>
                <w:lang w:val="en-US"/>
              </w:rPr>
              <w:t>Mandarin</w:t>
            </w:r>
            <w:r w:rsidRPr="0009262A">
              <w:rPr>
                <w:rFonts w:ascii="Cambria" w:eastAsia="Times New Roman" w:hAnsi="Cambria" w:cs="Calibri"/>
                <w:noProof w:val="0"/>
                <w:color w:val="000000"/>
                <w:sz w:val="18"/>
                <w:szCs w:val="18"/>
                <w:lang w:val="en-US"/>
              </w:rPr>
              <w:t xml:space="preserve"> dari </w:t>
            </w:r>
            <w:r w:rsidR="00DF1C7D" w:rsidRPr="00F81C9B">
              <w:rPr>
                <w:rFonts w:ascii="Cambria" w:eastAsia="Times New Roman" w:hAnsi="Cambria" w:cs="Calibri"/>
                <w:noProof w:val="0"/>
                <w:color w:val="000000"/>
                <w:sz w:val="18"/>
                <w:szCs w:val="18"/>
              </w:rPr>
              <w:t xml:space="preserve">The Post-Traumatic Growth Inventory (PTGI) </w:t>
            </w:r>
          </w:p>
        </w:tc>
        <w:tc>
          <w:tcPr>
            <w:tcW w:w="0" w:type="auto"/>
            <w:tcBorders>
              <w:top w:val="nil"/>
              <w:bottom w:val="nil"/>
            </w:tcBorders>
            <w:hideMark/>
          </w:tcPr>
          <w:p w14:paraId="4A07E2E6" w14:textId="5DF580BC"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 xml:space="preserve">Versi Bahasa </w:t>
            </w:r>
            <w:r w:rsidR="00D8538E">
              <w:rPr>
                <w:rFonts w:ascii="Cambria" w:eastAsia="Times New Roman" w:hAnsi="Cambria" w:cs="Calibri"/>
                <w:noProof w:val="0"/>
                <w:color w:val="000000"/>
                <w:sz w:val="18"/>
                <w:szCs w:val="18"/>
                <w:lang w:val="en-US"/>
              </w:rPr>
              <w:t>Mandarin</w:t>
            </w:r>
            <w:r w:rsidRPr="00F81C9B">
              <w:rPr>
                <w:rFonts w:ascii="Cambria" w:eastAsia="Times New Roman" w:hAnsi="Cambria" w:cs="Calibri"/>
                <w:noProof w:val="0"/>
                <w:color w:val="000000"/>
                <w:sz w:val="18"/>
                <w:szCs w:val="18"/>
              </w:rPr>
              <w:t xml:space="preserve"> dari The Medical Outcomes Study Social Support Survey (MOSS)</w:t>
            </w:r>
          </w:p>
        </w:tc>
        <w:tc>
          <w:tcPr>
            <w:tcW w:w="0" w:type="auto"/>
            <w:tcBorders>
              <w:top w:val="nil"/>
              <w:bottom w:val="nil"/>
            </w:tcBorders>
            <w:hideMark/>
          </w:tcPr>
          <w:p w14:paraId="2B9880FA"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N=118</w:t>
            </w:r>
          </w:p>
        </w:tc>
        <w:tc>
          <w:tcPr>
            <w:tcW w:w="0" w:type="auto"/>
            <w:tcBorders>
              <w:top w:val="nil"/>
              <w:bottom w:val="nil"/>
            </w:tcBorders>
            <w:hideMark/>
          </w:tcPr>
          <w:p w14:paraId="1498AE1F" w14:textId="0848816F"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09262A">
              <w:rPr>
                <w:rFonts w:ascii="Cambria" w:eastAsia="Times New Roman" w:hAnsi="Cambria" w:cs="Calibri"/>
                <w:noProof w:val="0"/>
                <w:color w:val="000000"/>
                <w:sz w:val="18"/>
                <w:szCs w:val="18"/>
                <w:lang w:val="en-US"/>
              </w:rPr>
              <w:t>H</w:t>
            </w:r>
            <w:r w:rsidRPr="00F81C9B">
              <w:rPr>
                <w:rFonts w:ascii="Cambria" w:eastAsia="Times New Roman" w:hAnsi="Cambria" w:cs="Calibri"/>
                <w:noProof w:val="0"/>
                <w:color w:val="000000"/>
                <w:sz w:val="18"/>
                <w:szCs w:val="18"/>
              </w:rPr>
              <w:t xml:space="preserve">ubungan positif antara dukungan sosial dan PTG pada pengidap kanker payudara </w:t>
            </w:r>
            <w:r w:rsidR="00D8538E">
              <w:rPr>
                <w:rFonts w:ascii="Cambria" w:eastAsia="Times New Roman" w:hAnsi="Cambria" w:cs="Calibri"/>
                <w:noProof w:val="0"/>
                <w:color w:val="000000"/>
                <w:sz w:val="18"/>
                <w:szCs w:val="18"/>
                <w:lang w:val="en-US"/>
              </w:rPr>
              <w:t>Tionghoa</w:t>
            </w:r>
            <w:r w:rsidRPr="00F81C9B">
              <w:rPr>
                <w:rFonts w:ascii="Cambria" w:eastAsia="Times New Roman" w:hAnsi="Cambria" w:cs="Calibri"/>
                <w:noProof w:val="0"/>
                <w:color w:val="000000"/>
                <w:sz w:val="18"/>
                <w:szCs w:val="18"/>
              </w:rPr>
              <w:t xml:space="preserve">-Amerika. Hasil juga menunjukkan bahwa dukungan sosial dapat memfasilitasi PTG dengan mengurangi stres yang dirasakan. </w:t>
            </w:r>
          </w:p>
        </w:tc>
      </w:tr>
      <w:tr w:rsidR="0009262A" w:rsidRPr="0009262A" w14:paraId="7947C322" w14:textId="27CB0965" w:rsidTr="00646AFF">
        <w:trPr>
          <w:trHeight w:val="34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3A2776F8" w14:textId="77777777" w:rsidR="00DF1C7D" w:rsidRPr="00F81C9B" w:rsidRDefault="00DF1C7D" w:rsidP="0009262A">
            <w:pPr>
              <w:jc w:val="center"/>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Abdulaziz Aflakseir, Sarah Soltani &amp; Javad Mollazadeh (2018)</w:t>
            </w:r>
          </w:p>
        </w:tc>
        <w:tc>
          <w:tcPr>
            <w:tcW w:w="0" w:type="auto"/>
            <w:tcBorders>
              <w:top w:val="nil"/>
              <w:bottom w:val="nil"/>
            </w:tcBorders>
            <w:hideMark/>
          </w:tcPr>
          <w:p w14:paraId="170BE96E"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 xml:space="preserve">Posttraumatic Growth, Meaningfulness, and Social Support in </w:t>
            </w:r>
            <w:r w:rsidRPr="00F81C9B">
              <w:rPr>
                <w:rFonts w:ascii="Cambria" w:eastAsia="Times New Roman" w:hAnsi="Cambria" w:cs="Calibri"/>
                <w:noProof w:val="0"/>
                <w:color w:val="000000"/>
                <w:sz w:val="18"/>
                <w:szCs w:val="18"/>
              </w:rPr>
              <w:lastRenderedPageBreak/>
              <w:t>Women with Breast Cancer</w:t>
            </w:r>
          </w:p>
        </w:tc>
        <w:tc>
          <w:tcPr>
            <w:tcW w:w="0" w:type="auto"/>
            <w:tcBorders>
              <w:top w:val="nil"/>
              <w:bottom w:val="nil"/>
            </w:tcBorders>
            <w:hideMark/>
          </w:tcPr>
          <w:p w14:paraId="3F06D290"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lastRenderedPageBreak/>
              <w:t xml:space="preserve">Mengkaji peran dukungan sosial dan kebermaknaan dalam </w:t>
            </w:r>
            <w:r w:rsidRPr="00F81C9B">
              <w:rPr>
                <w:rFonts w:ascii="Cambria" w:eastAsia="Times New Roman" w:hAnsi="Cambria" w:cs="Calibri"/>
                <w:noProof w:val="0"/>
                <w:color w:val="000000"/>
                <w:sz w:val="18"/>
                <w:szCs w:val="18"/>
              </w:rPr>
              <w:lastRenderedPageBreak/>
              <w:t>memprediksi PTG pada pengidap kanker payudara.</w:t>
            </w:r>
          </w:p>
        </w:tc>
        <w:tc>
          <w:tcPr>
            <w:tcW w:w="0" w:type="auto"/>
            <w:tcBorders>
              <w:top w:val="nil"/>
              <w:bottom w:val="nil"/>
            </w:tcBorders>
            <w:hideMark/>
          </w:tcPr>
          <w:p w14:paraId="03C8C199"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lastRenderedPageBreak/>
              <w:t xml:space="preserve">Studi </w:t>
            </w:r>
            <w:r w:rsidRPr="00F81C9B">
              <w:rPr>
                <w:rFonts w:ascii="Cambria" w:eastAsia="Times New Roman" w:hAnsi="Cambria" w:cs="Calibri"/>
                <w:i/>
                <w:iCs/>
                <w:noProof w:val="0"/>
                <w:color w:val="000000"/>
                <w:sz w:val="18"/>
                <w:szCs w:val="18"/>
              </w:rPr>
              <w:t>cross-sectional</w:t>
            </w:r>
          </w:p>
        </w:tc>
        <w:tc>
          <w:tcPr>
            <w:tcW w:w="0" w:type="auto"/>
            <w:tcBorders>
              <w:top w:val="nil"/>
              <w:bottom w:val="nil"/>
            </w:tcBorders>
            <w:hideMark/>
          </w:tcPr>
          <w:p w14:paraId="47B7B18B"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 xml:space="preserve">The Post-Traumatic Growth Inventory (PTGI) </w:t>
            </w:r>
          </w:p>
        </w:tc>
        <w:tc>
          <w:tcPr>
            <w:tcW w:w="0" w:type="auto"/>
            <w:tcBorders>
              <w:top w:val="nil"/>
              <w:bottom w:val="nil"/>
            </w:tcBorders>
            <w:hideMark/>
          </w:tcPr>
          <w:p w14:paraId="6D230CB7"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Multidimensional Perceived Social Support (MPSS)</w:t>
            </w:r>
          </w:p>
        </w:tc>
        <w:tc>
          <w:tcPr>
            <w:tcW w:w="0" w:type="auto"/>
            <w:tcBorders>
              <w:top w:val="nil"/>
              <w:bottom w:val="nil"/>
            </w:tcBorders>
            <w:hideMark/>
          </w:tcPr>
          <w:p w14:paraId="74ABC5E8"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N=196</w:t>
            </w:r>
          </w:p>
        </w:tc>
        <w:tc>
          <w:tcPr>
            <w:tcW w:w="0" w:type="auto"/>
            <w:tcBorders>
              <w:top w:val="nil"/>
              <w:bottom w:val="nil"/>
            </w:tcBorders>
            <w:hideMark/>
          </w:tcPr>
          <w:p w14:paraId="7CD4582D"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09262A">
              <w:rPr>
                <w:rFonts w:ascii="Cambria" w:eastAsia="Times New Roman" w:hAnsi="Cambria" w:cs="Calibri"/>
                <w:noProof w:val="0"/>
                <w:color w:val="000000"/>
                <w:sz w:val="18"/>
                <w:szCs w:val="18"/>
                <w:lang w:val="en-US"/>
              </w:rPr>
              <w:t>Wanita</w:t>
            </w:r>
            <w:r w:rsidRPr="00F81C9B">
              <w:rPr>
                <w:rFonts w:ascii="Cambria" w:eastAsia="Times New Roman" w:hAnsi="Cambria" w:cs="Calibri"/>
                <w:noProof w:val="0"/>
                <w:color w:val="000000"/>
                <w:sz w:val="18"/>
                <w:szCs w:val="18"/>
              </w:rPr>
              <w:t xml:space="preserve"> dengan kanker payudara mengalami perubahan </w:t>
            </w:r>
            <w:r w:rsidRPr="00F81C9B">
              <w:rPr>
                <w:rFonts w:ascii="Cambria" w:eastAsia="Times New Roman" w:hAnsi="Cambria" w:cs="Calibri"/>
                <w:noProof w:val="0"/>
                <w:color w:val="000000"/>
                <w:sz w:val="18"/>
                <w:szCs w:val="18"/>
              </w:rPr>
              <w:lastRenderedPageBreak/>
              <w:t>positif. Penelitian ini juga menunjukkan bahwa wanita dengan lebih banyak dukungan sosial lebih mungkin untuk mengalami PTG.</w:t>
            </w:r>
          </w:p>
        </w:tc>
      </w:tr>
      <w:tr w:rsidR="0009262A" w:rsidRPr="0009262A" w14:paraId="0CFFF21E" w14:textId="75A35D02" w:rsidTr="0009262A">
        <w:trPr>
          <w:cnfStyle w:val="000000100000" w:firstRow="0" w:lastRow="0" w:firstColumn="0" w:lastColumn="0" w:oddVBand="0" w:evenVBand="0" w:oddHBand="1" w:evenHBand="0" w:firstRowFirstColumn="0" w:firstRowLastColumn="0" w:lastRowFirstColumn="0" w:lastRowLastColumn="0"/>
          <w:trHeight w:val="391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hideMark/>
          </w:tcPr>
          <w:p w14:paraId="5115FB3E" w14:textId="77777777" w:rsidR="00DF1C7D" w:rsidRPr="00F81C9B" w:rsidRDefault="00DF1C7D" w:rsidP="0009262A">
            <w:pPr>
              <w:jc w:val="center"/>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lastRenderedPageBreak/>
              <w:t>Annunziata Romeo, Marialaura Di Tella, Ada Ghiggia, Valentina Tesio, Eleonora Gasparetto, Maria Rosa Stanizzo,Riccardo Torta &amp; Lorys Castelli (2019)</w:t>
            </w:r>
          </w:p>
        </w:tc>
        <w:tc>
          <w:tcPr>
            <w:tcW w:w="0" w:type="auto"/>
            <w:tcBorders>
              <w:top w:val="nil"/>
              <w:bottom w:val="nil"/>
            </w:tcBorders>
            <w:hideMark/>
          </w:tcPr>
          <w:p w14:paraId="53545828"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The Traumatic Experience of Breast Cancer: Which Factors Can Relate to the Post-traumatic Outcomes?</w:t>
            </w:r>
          </w:p>
        </w:tc>
        <w:tc>
          <w:tcPr>
            <w:tcW w:w="0" w:type="auto"/>
            <w:tcBorders>
              <w:top w:val="nil"/>
              <w:bottom w:val="nil"/>
            </w:tcBorders>
            <w:hideMark/>
          </w:tcPr>
          <w:p w14:paraId="65C6E02E"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Meneliti hubungan antara faktor-faktor yang berpotensi berhubungan (yaitu, strategi koping, dukungan sosial yang dirasakan, dan gaya keterikatan) dan hasil psikologis positif dan negatif.</w:t>
            </w:r>
          </w:p>
        </w:tc>
        <w:tc>
          <w:tcPr>
            <w:tcW w:w="0" w:type="auto"/>
            <w:tcBorders>
              <w:top w:val="nil"/>
              <w:bottom w:val="nil"/>
            </w:tcBorders>
            <w:hideMark/>
          </w:tcPr>
          <w:p w14:paraId="199322E6"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 xml:space="preserve">Studi </w:t>
            </w:r>
            <w:r w:rsidRPr="00F81C9B">
              <w:rPr>
                <w:rFonts w:ascii="Cambria" w:eastAsia="Times New Roman" w:hAnsi="Cambria" w:cs="Calibri"/>
                <w:i/>
                <w:iCs/>
                <w:noProof w:val="0"/>
                <w:color w:val="000000"/>
                <w:sz w:val="18"/>
                <w:szCs w:val="18"/>
              </w:rPr>
              <w:t>cross-sectional</w:t>
            </w:r>
          </w:p>
        </w:tc>
        <w:tc>
          <w:tcPr>
            <w:tcW w:w="0" w:type="auto"/>
            <w:tcBorders>
              <w:top w:val="nil"/>
              <w:bottom w:val="nil"/>
            </w:tcBorders>
            <w:hideMark/>
          </w:tcPr>
          <w:p w14:paraId="3CAE9165" w14:textId="123518D9" w:rsidR="00DF1C7D" w:rsidRPr="00F81C9B" w:rsidRDefault="00E65DC4"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09262A">
              <w:rPr>
                <w:rFonts w:ascii="Cambria" w:eastAsia="Times New Roman" w:hAnsi="Cambria" w:cs="Calibri"/>
                <w:noProof w:val="0"/>
                <w:color w:val="000000"/>
                <w:sz w:val="18"/>
                <w:szCs w:val="18"/>
                <w:lang w:val="en-US"/>
              </w:rPr>
              <w:t xml:space="preserve">Versi Bahasa Italia dari </w:t>
            </w:r>
            <w:r w:rsidR="00DF1C7D" w:rsidRPr="00F81C9B">
              <w:rPr>
                <w:rFonts w:ascii="Cambria" w:eastAsia="Times New Roman" w:hAnsi="Cambria" w:cs="Calibri"/>
                <w:noProof w:val="0"/>
                <w:color w:val="000000"/>
                <w:sz w:val="18"/>
                <w:szCs w:val="18"/>
              </w:rPr>
              <w:t xml:space="preserve">The Post-Traumatic Growth Inventory (PTGI) </w:t>
            </w:r>
          </w:p>
        </w:tc>
        <w:tc>
          <w:tcPr>
            <w:tcW w:w="0" w:type="auto"/>
            <w:tcBorders>
              <w:top w:val="nil"/>
              <w:bottom w:val="nil"/>
            </w:tcBorders>
            <w:hideMark/>
          </w:tcPr>
          <w:p w14:paraId="100CA03E"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Versi Bahasa Italia dari The Multidimensional Scale of Perceived Social Support (MSPSS)</w:t>
            </w:r>
          </w:p>
        </w:tc>
        <w:tc>
          <w:tcPr>
            <w:tcW w:w="0" w:type="auto"/>
            <w:tcBorders>
              <w:top w:val="nil"/>
              <w:bottom w:val="nil"/>
            </w:tcBorders>
            <w:hideMark/>
          </w:tcPr>
          <w:p w14:paraId="4F6C281D"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N=123</w:t>
            </w:r>
          </w:p>
        </w:tc>
        <w:tc>
          <w:tcPr>
            <w:tcW w:w="0" w:type="auto"/>
            <w:tcBorders>
              <w:top w:val="nil"/>
              <w:bottom w:val="nil"/>
            </w:tcBorders>
            <w:hideMark/>
          </w:tcPr>
          <w:p w14:paraId="034BC638" w14:textId="77777777" w:rsidR="00DF1C7D" w:rsidRPr="00F81C9B" w:rsidRDefault="00DF1C7D" w:rsidP="0009262A">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Calibri"/>
                <w:noProof w:val="0"/>
                <w:color w:val="000000"/>
                <w:sz w:val="18"/>
                <w:szCs w:val="18"/>
              </w:rPr>
            </w:pPr>
            <w:r w:rsidRPr="0009262A">
              <w:rPr>
                <w:rFonts w:ascii="Cambria" w:eastAsia="Times New Roman" w:hAnsi="Cambria" w:cs="Calibri"/>
                <w:noProof w:val="0"/>
                <w:color w:val="000000"/>
                <w:sz w:val="18"/>
                <w:szCs w:val="18"/>
                <w:lang w:val="en-US"/>
              </w:rPr>
              <w:t>Dukungan</w:t>
            </w:r>
            <w:r w:rsidRPr="00F81C9B">
              <w:rPr>
                <w:rFonts w:ascii="Cambria" w:eastAsia="Times New Roman" w:hAnsi="Cambria" w:cs="Calibri"/>
                <w:noProof w:val="0"/>
                <w:color w:val="000000"/>
                <w:sz w:val="18"/>
                <w:szCs w:val="18"/>
              </w:rPr>
              <w:t xml:space="preserve"> sos</w:t>
            </w:r>
            <w:r w:rsidRPr="0009262A">
              <w:rPr>
                <w:rFonts w:ascii="Cambria" w:eastAsia="Times New Roman" w:hAnsi="Cambria" w:cs="Calibri"/>
                <w:noProof w:val="0"/>
                <w:color w:val="000000"/>
                <w:sz w:val="18"/>
                <w:szCs w:val="18"/>
                <w:lang w:val="en-US"/>
              </w:rPr>
              <w:t>i</w:t>
            </w:r>
            <w:r w:rsidRPr="00F81C9B">
              <w:rPr>
                <w:rFonts w:ascii="Cambria" w:eastAsia="Times New Roman" w:hAnsi="Cambria" w:cs="Calibri"/>
                <w:noProof w:val="0"/>
                <w:color w:val="000000"/>
                <w:sz w:val="18"/>
                <w:szCs w:val="18"/>
              </w:rPr>
              <w:t>al yang dirasakan memainkan peran kunci dalam hasil psikologis positif yaitu PTG.</w:t>
            </w:r>
          </w:p>
        </w:tc>
      </w:tr>
      <w:tr w:rsidR="0009262A" w:rsidRPr="0009262A" w14:paraId="36282450" w14:textId="42AD6F0E" w:rsidTr="00646AFF">
        <w:trPr>
          <w:trHeight w:val="454"/>
        </w:trPr>
        <w:tc>
          <w:tcPr>
            <w:cnfStyle w:val="001000000000" w:firstRow="0" w:lastRow="0" w:firstColumn="1" w:lastColumn="0" w:oddVBand="0" w:evenVBand="0" w:oddHBand="0" w:evenHBand="0" w:firstRowFirstColumn="0" w:firstRowLastColumn="0" w:lastRowFirstColumn="0" w:lastRowLastColumn="0"/>
            <w:tcW w:w="0" w:type="auto"/>
            <w:tcBorders>
              <w:top w:val="nil"/>
            </w:tcBorders>
            <w:hideMark/>
          </w:tcPr>
          <w:p w14:paraId="51F81CFA" w14:textId="77777777" w:rsidR="00DF1C7D" w:rsidRPr="00F81C9B" w:rsidRDefault="00DF1C7D" w:rsidP="0009262A">
            <w:pPr>
              <w:jc w:val="center"/>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O Zsigmond, A Vargay, E Józsa &amp; É Bányai (2019)</w:t>
            </w:r>
          </w:p>
        </w:tc>
        <w:tc>
          <w:tcPr>
            <w:tcW w:w="0" w:type="auto"/>
            <w:tcBorders>
              <w:top w:val="nil"/>
            </w:tcBorders>
            <w:hideMark/>
          </w:tcPr>
          <w:p w14:paraId="367C7682"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Factors contributing to post-traumatic growth following breast cancer: Results from a randomized longitudinal clinical trial containing psychological interventions</w:t>
            </w:r>
          </w:p>
        </w:tc>
        <w:tc>
          <w:tcPr>
            <w:tcW w:w="0" w:type="auto"/>
            <w:tcBorders>
              <w:top w:val="nil"/>
            </w:tcBorders>
            <w:hideMark/>
          </w:tcPr>
          <w:p w14:paraId="5FDB1FA8"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Meneliti faktor-faktor yang mempengaruhi PTG pada pasien kanker payudara selama 3 tahun setelah diagnosis.</w:t>
            </w:r>
          </w:p>
        </w:tc>
        <w:tc>
          <w:tcPr>
            <w:tcW w:w="0" w:type="auto"/>
            <w:tcBorders>
              <w:top w:val="nil"/>
            </w:tcBorders>
            <w:hideMark/>
          </w:tcPr>
          <w:p w14:paraId="745A6657"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Studi longitudinal</w:t>
            </w:r>
          </w:p>
        </w:tc>
        <w:tc>
          <w:tcPr>
            <w:tcW w:w="0" w:type="auto"/>
            <w:tcBorders>
              <w:top w:val="nil"/>
            </w:tcBorders>
            <w:hideMark/>
          </w:tcPr>
          <w:p w14:paraId="4B15108A"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 xml:space="preserve">The Post-Traumatic Growth Inventory (PTGI) </w:t>
            </w:r>
          </w:p>
        </w:tc>
        <w:tc>
          <w:tcPr>
            <w:tcW w:w="0" w:type="auto"/>
            <w:tcBorders>
              <w:top w:val="nil"/>
            </w:tcBorders>
            <w:hideMark/>
          </w:tcPr>
          <w:p w14:paraId="02285E92"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Social Support Scale dari WHO Quality of Life-100 (QOL)</w:t>
            </w:r>
          </w:p>
        </w:tc>
        <w:tc>
          <w:tcPr>
            <w:tcW w:w="0" w:type="auto"/>
            <w:tcBorders>
              <w:top w:val="nil"/>
            </w:tcBorders>
            <w:hideMark/>
          </w:tcPr>
          <w:p w14:paraId="61C0B1BF" w14:textId="77777777" w:rsidR="00DF1C7D" w:rsidRPr="00F81C9B" w:rsidRDefault="00DF1C7D" w:rsidP="0009262A">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rPr>
            </w:pPr>
            <w:r w:rsidRPr="00F81C9B">
              <w:rPr>
                <w:rFonts w:ascii="Cambria" w:eastAsia="Times New Roman" w:hAnsi="Cambria" w:cs="Calibri"/>
                <w:noProof w:val="0"/>
                <w:color w:val="000000"/>
                <w:sz w:val="18"/>
                <w:szCs w:val="18"/>
              </w:rPr>
              <w:t>N=71</w:t>
            </w:r>
          </w:p>
        </w:tc>
        <w:tc>
          <w:tcPr>
            <w:tcW w:w="0" w:type="auto"/>
            <w:tcBorders>
              <w:top w:val="nil"/>
            </w:tcBorders>
            <w:hideMark/>
          </w:tcPr>
          <w:p w14:paraId="386FDAC2" w14:textId="74D4F806" w:rsidR="00DF1C7D" w:rsidRPr="00F81C9B" w:rsidRDefault="00DF1C7D" w:rsidP="0009262A">
            <w:pPr>
              <w:keepNext/>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Calibri"/>
                <w:noProof w:val="0"/>
                <w:color w:val="000000"/>
                <w:sz w:val="18"/>
                <w:szCs w:val="18"/>
                <w:lang w:val="en-US"/>
              </w:rPr>
            </w:pPr>
            <w:r w:rsidRPr="0009262A">
              <w:rPr>
                <w:rFonts w:ascii="Cambria" w:eastAsia="Times New Roman" w:hAnsi="Cambria" w:cs="Calibri"/>
                <w:noProof w:val="0"/>
                <w:color w:val="000000"/>
                <w:sz w:val="18"/>
                <w:szCs w:val="18"/>
                <w:lang w:val="en-US"/>
              </w:rPr>
              <w:t>D</w:t>
            </w:r>
            <w:r w:rsidRPr="00F81C9B">
              <w:rPr>
                <w:rFonts w:ascii="Cambria" w:eastAsia="Times New Roman" w:hAnsi="Cambria" w:cs="Calibri"/>
                <w:noProof w:val="0"/>
                <w:color w:val="000000"/>
                <w:sz w:val="18"/>
                <w:szCs w:val="18"/>
              </w:rPr>
              <w:t>ukungan sosial berkontribusi</w:t>
            </w:r>
            <w:r w:rsidRPr="0009262A">
              <w:rPr>
                <w:rFonts w:ascii="Cambria" w:eastAsia="Times New Roman" w:hAnsi="Cambria" w:cs="Calibri"/>
                <w:noProof w:val="0"/>
                <w:color w:val="000000"/>
                <w:sz w:val="18"/>
                <w:szCs w:val="18"/>
                <w:lang w:val="en-US"/>
              </w:rPr>
              <w:t xml:space="preserve"> positif </w:t>
            </w:r>
            <w:r w:rsidRPr="00F81C9B">
              <w:rPr>
                <w:rFonts w:ascii="Cambria" w:eastAsia="Times New Roman" w:hAnsi="Cambria" w:cs="Calibri"/>
                <w:noProof w:val="0"/>
                <w:color w:val="000000"/>
                <w:sz w:val="18"/>
                <w:szCs w:val="18"/>
              </w:rPr>
              <w:t>terhadap PTG.</w:t>
            </w:r>
            <w:r w:rsidR="00147EB1">
              <w:rPr>
                <w:rFonts w:ascii="Cambria" w:eastAsia="Times New Roman" w:hAnsi="Cambria" w:cs="Calibri"/>
                <w:noProof w:val="0"/>
                <w:color w:val="000000"/>
                <w:sz w:val="18"/>
                <w:szCs w:val="18"/>
                <w:lang w:val="en-US"/>
              </w:rPr>
              <w:t xml:space="preserve"> </w:t>
            </w:r>
            <w:r w:rsidR="00147EB1" w:rsidRPr="00147EB1">
              <w:rPr>
                <w:rFonts w:ascii="Cambria" w:eastAsia="Times New Roman" w:hAnsi="Cambria" w:cs="Calibri"/>
                <w:noProof w:val="0"/>
                <w:color w:val="000000"/>
                <w:sz w:val="18"/>
                <w:szCs w:val="18"/>
                <w:lang w:val="en-US"/>
              </w:rPr>
              <w:t>PTG juga meningkat dari waktu ke waktu hingga tahun ketiga setelah divonis kanker payudara</w:t>
            </w:r>
          </w:p>
        </w:tc>
      </w:tr>
    </w:tbl>
    <w:p w14:paraId="0000003D" w14:textId="4AA8FEE8" w:rsidR="00840AFB" w:rsidRPr="00173C4D" w:rsidRDefault="00173C4D" w:rsidP="00173C4D">
      <w:pPr>
        <w:pStyle w:val="Caption"/>
        <w:jc w:val="center"/>
        <w:rPr>
          <w:rFonts w:ascii="Cambria" w:hAnsi="Cambria"/>
          <w:i w:val="0"/>
          <w:iCs w:val="0"/>
          <w:color w:val="auto"/>
          <w:sz w:val="22"/>
          <w:szCs w:val="22"/>
        </w:rPr>
      </w:pPr>
      <w:r w:rsidRPr="00173C4D">
        <w:rPr>
          <w:rFonts w:ascii="Cambria" w:hAnsi="Cambria"/>
          <w:i w:val="0"/>
          <w:iCs w:val="0"/>
          <w:color w:val="auto"/>
          <w:sz w:val="22"/>
          <w:szCs w:val="22"/>
        </w:rPr>
        <w:t xml:space="preserve">Tabel </w:t>
      </w:r>
      <w:r w:rsidRPr="00173C4D">
        <w:rPr>
          <w:rFonts w:ascii="Cambria" w:hAnsi="Cambria"/>
          <w:i w:val="0"/>
          <w:iCs w:val="0"/>
          <w:color w:val="auto"/>
          <w:sz w:val="22"/>
          <w:szCs w:val="22"/>
        </w:rPr>
        <w:fldChar w:fldCharType="begin"/>
      </w:r>
      <w:r w:rsidRPr="00173C4D">
        <w:rPr>
          <w:rFonts w:ascii="Cambria" w:hAnsi="Cambria"/>
          <w:i w:val="0"/>
          <w:iCs w:val="0"/>
          <w:color w:val="auto"/>
          <w:sz w:val="22"/>
          <w:szCs w:val="22"/>
        </w:rPr>
        <w:instrText xml:space="preserve"> SEQ Tabel \* ARABIC </w:instrText>
      </w:r>
      <w:r w:rsidRPr="00173C4D">
        <w:rPr>
          <w:rFonts w:ascii="Cambria" w:hAnsi="Cambria"/>
          <w:i w:val="0"/>
          <w:iCs w:val="0"/>
          <w:color w:val="auto"/>
          <w:sz w:val="22"/>
          <w:szCs w:val="22"/>
        </w:rPr>
        <w:fldChar w:fldCharType="separate"/>
      </w:r>
      <w:r w:rsidRPr="00173C4D">
        <w:rPr>
          <w:rFonts w:ascii="Cambria" w:hAnsi="Cambria"/>
          <w:i w:val="0"/>
          <w:iCs w:val="0"/>
          <w:color w:val="auto"/>
          <w:sz w:val="22"/>
          <w:szCs w:val="22"/>
        </w:rPr>
        <w:t>1</w:t>
      </w:r>
      <w:r w:rsidRPr="00173C4D">
        <w:rPr>
          <w:rFonts w:ascii="Cambria" w:hAnsi="Cambria"/>
          <w:i w:val="0"/>
          <w:iCs w:val="0"/>
          <w:color w:val="auto"/>
          <w:sz w:val="22"/>
          <w:szCs w:val="22"/>
        </w:rPr>
        <w:fldChar w:fldCharType="end"/>
      </w:r>
      <w:r w:rsidRPr="00173C4D">
        <w:rPr>
          <w:rFonts w:ascii="Cambria" w:hAnsi="Cambria"/>
          <w:i w:val="0"/>
          <w:iCs w:val="0"/>
          <w:color w:val="auto"/>
          <w:sz w:val="22"/>
          <w:szCs w:val="22"/>
          <w:lang w:val="en-US"/>
        </w:rPr>
        <w:t>. Hasil Tinjauan Literatur</w:t>
      </w:r>
    </w:p>
    <w:p w14:paraId="53B678D6" w14:textId="77777777" w:rsidR="004A08F4" w:rsidRDefault="004A08F4">
      <w:pPr>
        <w:spacing w:after="120" w:line="240" w:lineRule="auto"/>
        <w:jc w:val="center"/>
        <w:rPr>
          <w:rFonts w:ascii="Cambria" w:eastAsia="Cambria" w:hAnsi="Cambria" w:cs="Cambria"/>
          <w:b/>
        </w:rPr>
      </w:pPr>
    </w:p>
    <w:p w14:paraId="0000003E" w14:textId="476A4A70" w:rsidR="00840AFB" w:rsidRDefault="00054A83">
      <w:pPr>
        <w:spacing w:after="120" w:line="240" w:lineRule="auto"/>
        <w:jc w:val="center"/>
        <w:rPr>
          <w:rFonts w:ascii="Cambria" w:eastAsia="Cambria" w:hAnsi="Cambria" w:cs="Cambria"/>
          <w:b/>
        </w:rPr>
      </w:pPr>
      <w:r>
        <w:rPr>
          <w:rFonts w:ascii="Cambria" w:eastAsia="Cambria" w:hAnsi="Cambria" w:cs="Cambria"/>
          <w:b/>
        </w:rPr>
        <w:t>HASIL PENELITIAN</w:t>
      </w:r>
    </w:p>
    <w:p w14:paraId="36BF9EB4" w14:textId="4B3E1A7B" w:rsidR="00243E93" w:rsidRDefault="00243E93" w:rsidP="00243E93">
      <w:pPr>
        <w:spacing w:line="240" w:lineRule="auto"/>
        <w:jc w:val="both"/>
        <w:rPr>
          <w:rFonts w:ascii="Cambria" w:hAnsi="Cambria"/>
          <w:lang w:val="en-US"/>
        </w:rPr>
      </w:pPr>
      <w:r>
        <w:rPr>
          <w:rFonts w:ascii="Cambria" w:hAnsi="Cambria"/>
          <w:lang w:val="en-US"/>
        </w:rPr>
        <w:t>Dari enam</w:t>
      </w:r>
      <w:r w:rsidR="003A2029">
        <w:rPr>
          <w:rFonts w:ascii="Cambria" w:hAnsi="Cambria"/>
          <w:lang w:val="en-US"/>
        </w:rPr>
        <w:t xml:space="preserve"> penelitian</w:t>
      </w:r>
      <w:r>
        <w:rPr>
          <w:rFonts w:ascii="Cambria" w:hAnsi="Cambria"/>
          <w:lang w:val="en-US"/>
        </w:rPr>
        <w:t xml:space="preserve"> yang dianalisis, tiga diantaranya menggunakan adaptasi bahasa dan budaya dari PTGI yang asli </w:t>
      </w:r>
      <w:r>
        <w:rPr>
          <w:rFonts w:ascii="Cambria" w:hAnsi="Cambria"/>
          <w:lang w:val="en-US"/>
        </w:rPr>
        <w:fldChar w:fldCharType="begin"/>
      </w:r>
      <w:r>
        <w:rPr>
          <w:rFonts w:ascii="Cambria" w:hAnsi="Cambria"/>
          <w:lang w:val="en-US"/>
        </w:rPr>
        <w:instrText xml:space="preserve"> ADDIN ZOTERO_ITEM CSL_CITATION {"citationID":"7gYAfVrB","properties":{"formattedCitation":"(Romeo dkk., 2019; Tomita dkk., 2017; Yeung &amp; Lu, 2018)","plainCitation":"(Romeo dkk., 2019; Tomita dkk., 2017; Yeung &amp; Lu, 2018)","noteIndex":0},"citationItems":[{"id":1065,"uris":["http://zotero.org/users/5655395/items/WU5VG29D"],"uri":["http://zotero.org/users/5655395/items/WU5VG29D"],"itemData":{"id":1065,"type":"article-journal","abstract":"Background: Post-traumatic growth (PTG) is considered a positive outcome of struggling with a traumatic event, distinct, and opposite from negative outcomes, i.e., psychological distress. The present study aimed to shed light on the relationship between potentially relating factors (i.e., coping strategies, perceived social support, and attachment style) and both positive and negative psychological outcomes.Methods: A total of 123 breast cancer survivors were recruited, who completed a battery of self-report questionnaires, assessing PTG, psychological distress, coping strategies, perceived social support, and attachment style. Three regression analyses were run to evaluate whether relating factors were significant predictors of the positive and negative psychological outcomes.Results: The regression analyses showed that the “Fatalism” coping strategy and perceived social support were two significant predictors of PTG. Instead, the “Helpless-Hopeless” and “Anxious Preoccupation” coping strategies, as well as an insecure attachment style, were significant predictors of depression, while the “Anxious Preoccupation” coping strategy and an insecure attachment style were significant predictors of anxiety.Conclusions: The present findings showed that the factors underlying a positive or negative outcome are different and specific. While perceived social support and a fatalistic attitude seem to play a key role in the positive outcome, dysfunctional coping strategies, together with an insecure attachment style, appear to be related with negative psychological outcome. Considering these factors in clinical practice would help patients to give meaning to their traumatic experience, enhancing psychological growth.","container-title":"Frontiers in Psychology","ISSN":"1664-1078","source":"Frontiers","title":"The Traumatic Experience of Breast Cancer: Which Factors Can Relate to the Post-traumatic Outcomes?","title-short":"The Traumatic Experience of Breast Cancer","URL":"https://www.frontiersin.org/article/10.3389/fpsyg.2019.00891","volume":"10","author":[{"family":"Romeo","given":"Annunziata"},{"family":"Di Tella","given":"Marialaura"},{"family":"Ghiggia","given":"Ada"},{"family":"Tesio","given":"Valentina"},{"family":"Gasparetto","given":"Eleonora"},{"family":"Stanizzo","given":"Maria Rosa"},{"family":"Torta","given":"Riccardo"},{"family":"Castelli","given":"Lorys"}],"accessed":{"date-parts":[["2022",1,26]]},"issued":{"date-parts":[["2019"]]}}},{"id":1090,"uris":["http://zotero.org/users/5655395/items/BRLZU7G7"],"uri":["http://zotero.org/users/5655395/items/BRLZU7G7"],"itemData":{"id":1090,"type":"article-journal","container-title":"Psycho-Oncology","DOI":"10.1002/pon.4298","ISSN":"10579249","issue":"8","journalAbbreviation":"Psycho-Oncology","language":"en","page":"1198-1204","source":"DOI.org (Crossref)","title":"Structural equation modeling of the relationship between posttraumatic growth and psychosocial factors in women with breast cancer: Structural equation model of coping, social support and PTG","title-short":"Structural equation modeling of the relationship between posttraumatic growth and psychosocial factors in women with breast cancer","volume":"26","author":[{"family":"Tomita","given":"Makiko"},{"family":"Takahashi","given":"Miyako"},{"family":"Tagaya","given":"Nobumi"},{"family":"Kakuta","given":"Miyako"},{"family":"Kai","given":"Ichiro"},{"family":"Muto","given":"Takashi"}],"issued":{"date-parts":[["2017",8]]}}},{"id":1052,"uris":["http://zotero.org/users/5655395/items/B9JSK2PB"],"uri":["http://zotero.org/users/5655395/items/B9JSK2PB"],"itemData":{"id":1052,"type":"article-journal","abstract":"BACKGROUND: Studies have shown that social support is positively associated with posttraumatic growth (PTG) among white cancer survivors. Whether the same relationship holds among Asian American cancer survivors and through what mechanism social support may influence PTG is unclear.\nOBJECTIVE: This study examined the association between social support and PTG among Chinese American breast cancer survivors and proposed perceived stress as a mediator.\nMETHODS: Chinese American breast cancer survivors (n = 118) were recruited from Southern California. Participants' social support, perceived stress, and PTG were measured in a questionnaire package.\nRESULTS: Social support was associated with lower perceived stress (r= -0.34, P&lt;.001) and higher PTG (r=0.44, P&lt;.001). Perceived stress was negatively associated with PTG (r=-0.36, P&lt; .001). Results from structural equation modeling supported the mediation model, with satisfactory model fit indices (χ37= 65.55, comparative fit index= 0.98, Tucker-Lewis Index = 0.97, root-mean-square error of approximation = 0.08). Both the indirect effect from social support to PTG via perceived stress (β = .07, P&lt; .05) and the direct effect from social support and PTG (β= .40, P&lt; .001) were statistically significant, suggesting a partial mediation effect of perceived stress between social support and PTG.\nCONCLUSIONS: The positive association between social support and Chinese American breast cancer survivors' PTG was supported. Our findings also suggested that social support may facilitate PTG through reduction of perceived stress.\nIMPLICATIONS FOR PRACTICE: Interventions that help to enhance Chinese American breast cancer survivors' social support may also facilitate their PTG.","container-title":"Cancer Nursing","DOI":"10.1097/NCC.0000000000000422","ISSN":"1538-9804","issue":"1","journalAbbreviation":"Cancer Nurs","language":"eng","note":"PMID: 27442209\nPMCID: PMC5253132","page":"53-61","source":"PubMed","title":"Perceived Stress as a Mediator Between Social Support and Posttraumatic Growth Among Chinese American Breast Cancer Survivors","volume":"41","author":[{"family":"Yeung","given":"Nelson C. Y."},{"family":"Lu","given":"Qian"}],"issued":{"date-parts":[["2018",2]]}}}],"schema":"https://github.com/citation-style-language/schema/raw/master/csl-citation.json"} </w:instrText>
      </w:r>
      <w:r>
        <w:rPr>
          <w:rFonts w:ascii="Cambria" w:hAnsi="Cambria"/>
          <w:lang w:val="en-US"/>
        </w:rPr>
        <w:fldChar w:fldCharType="separate"/>
      </w:r>
      <w:r w:rsidRPr="0094092E">
        <w:rPr>
          <w:rFonts w:ascii="Cambria" w:hAnsi="Cambria"/>
        </w:rPr>
        <w:t>(Romeo dkk., 2019; Tomita dkk., 2017; Yeung &amp; Lu, 2018)</w:t>
      </w:r>
      <w:r>
        <w:rPr>
          <w:rFonts w:ascii="Cambria" w:hAnsi="Cambria"/>
          <w:lang w:val="en-US"/>
        </w:rPr>
        <w:fldChar w:fldCharType="end"/>
      </w:r>
      <w:r>
        <w:rPr>
          <w:rFonts w:ascii="Cambria" w:hAnsi="Cambria"/>
          <w:lang w:val="en-US"/>
        </w:rPr>
        <w:t xml:space="preserve">. Semua penelitian menyatakan bahwa skor </w:t>
      </w:r>
      <w:r>
        <w:rPr>
          <w:rFonts w:ascii="Cambria" w:hAnsi="Cambria"/>
          <w:i/>
          <w:iCs/>
          <w:lang w:val="en-US"/>
        </w:rPr>
        <w:t>post</w:t>
      </w:r>
      <w:r w:rsidR="00F54038">
        <w:rPr>
          <w:rFonts w:ascii="Cambria" w:hAnsi="Cambria"/>
          <w:i/>
          <w:iCs/>
          <w:lang w:val="en-US"/>
        </w:rPr>
        <w:t>-</w:t>
      </w:r>
      <w:r>
        <w:rPr>
          <w:rFonts w:ascii="Cambria" w:hAnsi="Cambria"/>
          <w:i/>
          <w:iCs/>
          <w:lang w:val="en-US"/>
        </w:rPr>
        <w:t>traumatic growth</w:t>
      </w:r>
      <w:r>
        <w:rPr>
          <w:rFonts w:ascii="Cambria" w:hAnsi="Cambria"/>
          <w:lang w:val="en-US"/>
        </w:rPr>
        <w:t xml:space="preserve"> yang didapatkan signifikan dalam sampel penelitian walaupun </w:t>
      </w:r>
      <w:r>
        <w:rPr>
          <w:rFonts w:ascii="Cambria" w:hAnsi="Cambria"/>
          <w:lang w:val="en-US"/>
        </w:rPr>
        <w:lastRenderedPageBreak/>
        <w:t xml:space="preserve">perbedan demografis dari tiap penelitian. </w:t>
      </w:r>
      <w:r w:rsidR="009B257A">
        <w:rPr>
          <w:rFonts w:ascii="Cambria" w:hAnsi="Cambria"/>
          <w:lang w:val="en-US"/>
        </w:rPr>
        <w:fldChar w:fldCharType="begin"/>
      </w:r>
      <w:r w:rsidR="009B257A">
        <w:rPr>
          <w:rFonts w:ascii="Cambria" w:hAnsi="Cambria"/>
          <w:lang w:val="en-US"/>
        </w:rPr>
        <w:instrText xml:space="preserve"> ADDIN ZOTERO_ITEM CSL_CITATION {"citationID":"306hVu9u","properties":{"formattedCitation":"(Hasson-Ohayon dkk., 2016)","plainCitation":"(Hasson-Ohayon dkk., 2016)","noteIndex":0},"citationItems":[{"id":1045,"uris":["http://zotero.org/users/5655395/items/2IFPSZ8N"],"uri":["http://zotero.org/users/5655395/items/2IFPSZ8N"],"itemData":{"id":1045,"type":"article-journal","abstract":"Objective:Employing a cross-sectional design, the current study examined the relationships between various agents and types of support and posttraumatic growth (PTG) among women with breast cancer.Method:Eighty married women who were coping with breast cancer completed social support and PTG questionnaires.Results:All agents of social support (family, friends, belief-based), excluding spousal support, and all types of social support were found to be related to the various PTG dimensions and its total score. Regression analyses revealed that, among the agents of support, only support provided from friends and belief-based support uniquely contribute to prediction of total PTG score. While examining the contribution of various types of support, only cognitive support had a unique contribution to prediction of total PTG score.Significance of results:Various agents and types of support play different roles in the PTG process following breast cancer. Accordingly, friends as an agent of support and information as a type of support seem to be most important in enhancing PTG among women with breast cancer.","container-title":"Palliative &amp; Supportive Care","DOI":"10.1017/S1478951515001042","ISSN":"1478-9515, 1478-9523","issue":"4","language":"en","note":"publisher: Cambridge University Press","page":"387-392","source":"Cambridge University Press","title":"The need for friendships and information: Dimensions of social support and posttraumatic growth among women with breast cancer","title-short":"The need for friendships and information","volume":"14","author":[{"family":"Hasson-Ohayon","given":"Ilanit"},{"family":"Tuval-Mashiach","given":"Rivka"},{"family":"Goldzweig","given":"Gil"},{"family":"Levi","given":"Rienat"},{"family":"Pizem","given":"Noam"},{"family":"Kaufman","given":"Bela"}],"issued":{"date-parts":[["2016",8]]}}}],"schema":"https://github.com/citation-style-language/schema/raw/master/csl-citation.json"} </w:instrText>
      </w:r>
      <w:r w:rsidR="009B257A">
        <w:rPr>
          <w:rFonts w:ascii="Cambria" w:hAnsi="Cambria"/>
          <w:lang w:val="en-US"/>
        </w:rPr>
        <w:fldChar w:fldCharType="separate"/>
      </w:r>
      <w:r w:rsidR="009B257A" w:rsidRPr="009B257A">
        <w:rPr>
          <w:rFonts w:ascii="Cambria" w:hAnsi="Cambria"/>
        </w:rPr>
        <w:t xml:space="preserve">Hasson-Ohayon dkk. </w:t>
      </w:r>
      <w:r w:rsidR="009B257A">
        <w:rPr>
          <w:rFonts w:ascii="Cambria" w:hAnsi="Cambria"/>
          <w:lang w:val="en-US"/>
        </w:rPr>
        <w:t>(</w:t>
      </w:r>
      <w:r w:rsidR="009B257A" w:rsidRPr="009B257A">
        <w:rPr>
          <w:rFonts w:ascii="Cambria" w:hAnsi="Cambria"/>
        </w:rPr>
        <w:t>2016)</w:t>
      </w:r>
      <w:r w:rsidR="009B257A">
        <w:rPr>
          <w:rFonts w:ascii="Cambria" w:hAnsi="Cambria"/>
          <w:lang w:val="en-US"/>
        </w:rPr>
        <w:fldChar w:fldCharType="end"/>
      </w:r>
      <w:r w:rsidR="009B257A">
        <w:rPr>
          <w:rFonts w:ascii="Cambria" w:hAnsi="Cambria"/>
          <w:lang w:val="en-US"/>
        </w:rPr>
        <w:t xml:space="preserve"> melakukan penelitian di Isreal, </w:t>
      </w:r>
      <w:r w:rsidR="009B257A">
        <w:rPr>
          <w:rFonts w:ascii="Cambria" w:hAnsi="Cambria"/>
          <w:lang w:val="en-US"/>
        </w:rPr>
        <w:fldChar w:fldCharType="begin"/>
      </w:r>
      <w:r w:rsidR="009B257A">
        <w:rPr>
          <w:rFonts w:ascii="Cambria" w:hAnsi="Cambria"/>
          <w:lang w:val="en-US"/>
        </w:rPr>
        <w:instrText xml:space="preserve"> ADDIN ZOTERO_ITEM CSL_CITATION {"citationID":"ETCGFjo8","properties":{"formattedCitation":"(Tomita dkk., 2017)","plainCitation":"(Tomita dkk., 2017)","noteIndex":0},"citationItems":[{"id":1090,"uris":["http://zotero.org/users/5655395/items/BRLZU7G7"],"uri":["http://zotero.org/users/5655395/items/BRLZU7G7"],"itemData":{"id":1090,"type":"article-journal","container-title":"Psycho-Oncology","DOI":"10.1002/pon.4298","ISSN":"10579249","issue":"8","journalAbbreviation":"Psycho-Oncology","language":"en","page":"1198-1204","source":"DOI.org (Crossref)","title":"Structural equation modeling of the relationship between posttraumatic growth and psychosocial factors in women with breast cancer: Structural equation model of coping, social support and PTG","title-short":"Structural equation modeling of the relationship between posttraumatic growth and psychosocial factors in women with breast cancer","volume":"26","author":[{"family":"Tomita","given":"Makiko"},{"family":"Takahashi","given":"Miyako"},{"family":"Tagaya","given":"Nobumi"},{"family":"Kakuta","given":"Miyako"},{"family":"Kai","given":"Ichiro"},{"family":"Muto","given":"Takashi"}],"issued":{"date-parts":[["2017",8]]}}}],"schema":"https://github.com/citation-style-language/schema/raw/master/csl-citation.json"} </w:instrText>
      </w:r>
      <w:r w:rsidR="009B257A">
        <w:rPr>
          <w:rFonts w:ascii="Cambria" w:hAnsi="Cambria"/>
          <w:lang w:val="en-US"/>
        </w:rPr>
        <w:fldChar w:fldCharType="separate"/>
      </w:r>
      <w:r w:rsidR="009B257A" w:rsidRPr="009B257A">
        <w:rPr>
          <w:rFonts w:ascii="Cambria" w:hAnsi="Cambria"/>
        </w:rPr>
        <w:t xml:space="preserve">Tomita dkk. </w:t>
      </w:r>
      <w:r w:rsidR="009B257A">
        <w:rPr>
          <w:rFonts w:ascii="Cambria" w:hAnsi="Cambria"/>
          <w:lang w:val="en-US"/>
        </w:rPr>
        <w:t>(</w:t>
      </w:r>
      <w:r w:rsidR="009B257A" w:rsidRPr="009B257A">
        <w:rPr>
          <w:rFonts w:ascii="Cambria" w:hAnsi="Cambria"/>
        </w:rPr>
        <w:t>2017)</w:t>
      </w:r>
      <w:r w:rsidR="009B257A">
        <w:rPr>
          <w:rFonts w:ascii="Cambria" w:hAnsi="Cambria"/>
          <w:lang w:val="en-US"/>
        </w:rPr>
        <w:fldChar w:fldCharType="end"/>
      </w:r>
      <w:r w:rsidR="00A301B0">
        <w:rPr>
          <w:rFonts w:ascii="Cambria" w:hAnsi="Cambria"/>
          <w:lang w:val="en-US"/>
        </w:rPr>
        <w:t xml:space="preserve"> di Jepang, </w:t>
      </w:r>
      <w:r w:rsidR="00A301B0">
        <w:rPr>
          <w:rFonts w:ascii="Cambria" w:hAnsi="Cambria"/>
          <w:lang w:val="en-US"/>
        </w:rPr>
        <w:fldChar w:fldCharType="begin"/>
      </w:r>
      <w:r w:rsidR="00A301B0">
        <w:rPr>
          <w:rFonts w:ascii="Cambria" w:hAnsi="Cambria"/>
          <w:lang w:val="en-US"/>
        </w:rPr>
        <w:instrText xml:space="preserve"> ADDIN ZOTERO_ITEM CSL_CITATION {"citationID":"xi3VvPoq","properties":{"formattedCitation":"(Aflakseir dkk., 2018)","plainCitation":"(Aflakseir dkk., 2018)","noteIndex":0},"citationItems":[{"id":1066,"uris":["http://zotero.org/users/5655395/items/HY98APNL"],"uri":["http://zotero.org/users/5655395/items/HY98APNL"],"itemData":{"id":1066,"type":"article-journal","abstract":"Background: Posttraumatic growth (PTG) is defined as the subjective experience by an individual as a result of the struggle with trauma. Previous research has emphasized the negative psychological experiences of cancer, while some other studies have indicated that a number of patients experience positive changes in the context of the disease. Posttraumatic growth is assumed to be related to social support and life meaning. Objectives: The aim of this research was to examine the role of social support and meaningfulness in predicting PTG in patients with breast cancer. Methods: One hundred and ninety-six women diagnosed with breast cancer participated in this study. The sample was recruited from Motahari Clinic in Shiraz, using convenience sampling. Participants completed the research measures, including Posttraumatic Growth Inventory (PTGI), Multidimensional Perceived Social Support (MPSS), and Personal Meaning Index (PMI). Mean, standard deviation, and multiple regression analysis were utilized to analyze data. The data was analyzed by SPSS software (version 16). Results: This study showed that a majority of patients with breast cancer experienced posttraumatic growth. Of PTGI dimensions, the highest score was related with others followed by spiritual change and appreciation of life. Findings on regression analysis indicated that social support and meaningfulness significantly predicted posttraumatic growth. Conclusions: This study highlighted that women with breast cancer experienced positive change. This research also indicated that women with more social support and those who had meaning in life were more likely to experience personal growth.","container-title":"International Journal of Cancer Management","DOI":"10.5812/ijcm.11469","ISSN":"2538-497X","issue":"10","journalAbbreviation":"Int J Cancer Manag","language":"en","note":"number: 10\npublisher: Briefland","source":"brief.land","title":"Posttraumatic Growth, Meaningfulness, and Social Support in Women with Breast Cancer","URL":"https://brief.land/ijcm/articles/11469.html#abstract","volume":"11","author":[{"family":"Aflakseir","given":"Abdulaziz"},{"family":"Soltani","given":"Sarah"},{"family":"Mollazadeh","given":"Javad"}],"accessed":{"date-parts":[["2022",1,26]]},"issued":{"date-parts":[["2018",10,31]]}}}],"schema":"https://github.com/citation-style-language/schema/raw/master/csl-citation.json"} </w:instrText>
      </w:r>
      <w:r w:rsidR="00A301B0">
        <w:rPr>
          <w:rFonts w:ascii="Cambria" w:hAnsi="Cambria"/>
          <w:lang w:val="en-US"/>
        </w:rPr>
        <w:fldChar w:fldCharType="separate"/>
      </w:r>
      <w:r w:rsidR="00A301B0" w:rsidRPr="00A301B0">
        <w:rPr>
          <w:rFonts w:ascii="Cambria" w:hAnsi="Cambria"/>
        </w:rPr>
        <w:t xml:space="preserve">Aflakseir dkk. </w:t>
      </w:r>
      <w:r w:rsidR="00A301B0">
        <w:rPr>
          <w:rFonts w:ascii="Cambria" w:hAnsi="Cambria"/>
          <w:lang w:val="en-US"/>
        </w:rPr>
        <w:t>(</w:t>
      </w:r>
      <w:r w:rsidR="00A301B0" w:rsidRPr="00A301B0">
        <w:rPr>
          <w:rFonts w:ascii="Cambria" w:hAnsi="Cambria"/>
        </w:rPr>
        <w:t>2018)</w:t>
      </w:r>
      <w:r w:rsidR="00A301B0">
        <w:rPr>
          <w:rFonts w:ascii="Cambria" w:hAnsi="Cambria"/>
          <w:lang w:val="en-US"/>
        </w:rPr>
        <w:fldChar w:fldCharType="end"/>
      </w:r>
      <w:r w:rsidR="00A301B0">
        <w:rPr>
          <w:rFonts w:ascii="Cambria" w:hAnsi="Cambria"/>
          <w:lang w:val="en-US"/>
        </w:rPr>
        <w:t xml:space="preserve"> di Iran, </w:t>
      </w:r>
      <w:r w:rsidR="00A301B0">
        <w:rPr>
          <w:rFonts w:ascii="Cambria" w:hAnsi="Cambria"/>
          <w:lang w:val="en-US"/>
        </w:rPr>
        <w:fldChar w:fldCharType="begin"/>
      </w:r>
      <w:r w:rsidR="00CC38D7">
        <w:rPr>
          <w:rFonts w:ascii="Cambria" w:hAnsi="Cambria"/>
          <w:lang w:val="en-US"/>
        </w:rPr>
        <w:instrText xml:space="preserve"> ADDIN ZOTERO_ITEM CSL_CITATION {"citationID":"h85PLQm0","properties":{"formattedCitation":"(Romeo dkk., 2019)","plainCitation":"(Romeo dkk., 2019)","dontUpdate":true,"noteIndex":0},"citationItems":[{"id":1065,"uris":["http://zotero.org/users/5655395/items/WU5VG29D"],"uri":["http://zotero.org/users/5655395/items/WU5VG29D"],"itemData":{"id":1065,"type":"article-journal","abstract":"Background: Post-traumatic growth (PTG) is considered a positive outcome of struggling with a traumatic event, distinct, and opposite from negative outcomes, i.e., psychological distress. The present study aimed to shed light on the relationship between potentially relating factors (i.e., coping strategies, perceived social support, and attachment style) and both positive and negative psychological outcomes.Methods: A total of 123 breast cancer survivors were recruited, who completed a battery of self-report questionnaires, assessing PTG, psychological distress, coping strategies, perceived social support, and attachment style. Three regression analyses were run to evaluate whether relating factors were significant predictors of the positive and negative psychological outcomes.Results: The regression analyses showed that the “Fatalism” coping strategy and perceived social support were two significant predictors of PTG. Instead, the “Helpless-Hopeless” and “Anxious Preoccupation” coping strategies, as well as an insecure attachment style, were significant predictors of depression, while the “Anxious Preoccupation” coping strategy and an insecure attachment style were significant predictors of anxiety.Conclusions: The present findings showed that the factors underlying a positive or negative outcome are different and specific. While perceived social support and a fatalistic attitude seem to play a key role in the positive outcome, dysfunctional coping strategies, together with an insecure attachment style, appear to be related with negative psychological outcome. Considering these factors in clinical practice would help patients to give meaning to their traumatic experience, enhancing psychological growth.","container-title":"Frontiers in Psychology","ISSN":"1664-1078","source":"Frontiers","title":"The Traumatic Experience of Breast Cancer: Which Factors Can Relate to the Post-traumatic Outcomes?","title-short":"The Traumatic Experience of Breast Cancer","URL":"https://www.frontiersin.org/article/10.3389/fpsyg.2019.00891","volume":"10","author":[{"family":"Romeo","given":"Annunziata"},{"family":"Di Tella","given":"Marialaura"},{"family":"Ghiggia","given":"Ada"},{"family":"Tesio","given":"Valentina"},{"family":"Gasparetto","given":"Eleonora"},{"family":"Stanizzo","given":"Maria Rosa"},{"family":"Torta","given":"Riccardo"},{"family":"Castelli","given":"Lorys"}],"accessed":{"date-parts":[["2022",1,26]]},"issued":{"date-parts":[["2019"]]}}}],"schema":"https://github.com/citation-style-language/schema/raw/master/csl-citation.json"} </w:instrText>
      </w:r>
      <w:r w:rsidR="00A301B0">
        <w:rPr>
          <w:rFonts w:ascii="Cambria" w:hAnsi="Cambria"/>
          <w:lang w:val="en-US"/>
        </w:rPr>
        <w:fldChar w:fldCharType="separate"/>
      </w:r>
      <w:r w:rsidR="00A301B0" w:rsidRPr="00A301B0">
        <w:rPr>
          <w:rFonts w:ascii="Cambria" w:hAnsi="Cambria"/>
        </w:rPr>
        <w:t xml:space="preserve">Romeo dkk. </w:t>
      </w:r>
      <w:r w:rsidR="00A301B0">
        <w:rPr>
          <w:rFonts w:ascii="Cambria" w:hAnsi="Cambria"/>
          <w:lang w:val="en-US"/>
        </w:rPr>
        <w:t>(</w:t>
      </w:r>
      <w:r w:rsidR="00A301B0" w:rsidRPr="00A301B0">
        <w:rPr>
          <w:rFonts w:ascii="Cambria" w:hAnsi="Cambria"/>
        </w:rPr>
        <w:t>2019)</w:t>
      </w:r>
      <w:r w:rsidR="00A301B0">
        <w:rPr>
          <w:rFonts w:ascii="Cambria" w:hAnsi="Cambria"/>
          <w:lang w:val="en-US"/>
        </w:rPr>
        <w:fldChar w:fldCharType="end"/>
      </w:r>
      <w:r w:rsidR="00A301B0">
        <w:rPr>
          <w:rFonts w:ascii="Cambria" w:hAnsi="Cambria"/>
          <w:lang w:val="en-US"/>
        </w:rPr>
        <w:t xml:space="preserve"> di Italia, </w:t>
      </w:r>
      <w:r w:rsidR="00A301B0">
        <w:rPr>
          <w:rFonts w:ascii="Cambria" w:hAnsi="Cambria"/>
          <w:lang w:val="en-US"/>
        </w:rPr>
        <w:fldChar w:fldCharType="begin"/>
      </w:r>
      <w:r w:rsidR="00A301B0">
        <w:rPr>
          <w:rFonts w:ascii="Cambria" w:hAnsi="Cambria"/>
          <w:lang w:val="en-US"/>
        </w:rPr>
        <w:instrText xml:space="preserve"> ADDIN ZOTERO_ITEM CSL_CITATION {"citationID":"JBcyLWGq","properties":{"formattedCitation":"(Zsigmond dkk., 2019)","plainCitation":"(Zsigmond dkk., 2019)","noteIndex":0},"citationItems":[{"id":1058,"uris":["http://zotero.org/users/5655395/items/25HBFE95"],"uri":["http://zotero.org/users/5655395/items/25HBFE95"],"itemData":{"id":1058,"type":"article-journal","abstract":"Purpose The purpose of this study was to explore the factors influencing post-traumatic growth in breast cancer patients during 3 years after diagnosis. Materials and methods Our longitudinal study involved 71 medium and high-risk breast cancer patients, who received special attention and either hypnosis or music psychological intervention while receiving the same chemotherapy protocol. The influences of the interventions, as well as the demographic (age, marital status, and educational level) and psychosocial factors (coping, post-traumatic stress, and well-being), on post-traumatic growth were explored. Results The results showed that over 97% of our patients experienced post-traumatic growth. It was positively associated with Quality of Life domains 3 years after diagnosis, and with Psychological Immune Competence cumulative scores after treatment and 3 years after diagnosis. Psychological Immune Competence, emotional severity of post-traumatic stress symptoms, and the social support scale of Quality of Life explained 33.9% of the variance of post-traumatic growth. Conclusion The results confirm that positive coping strategies, emotional severity of post-traumatic stress symptoms, and social support contribute to post-traumatic growth, and that post-traumatic growth has a weak to moderate association with quality of life.","container-title":"Developments in Health Sciences","DOI":"10.1556/2066.2.2019.005","ISSN":"2630-936X, 2630-9378","issue":"2","language":"en_US","note":"publisher: Akadémiai Kiadó\nsection: Developments in Health Sciences","page":"29-35","source":"akjournals.com","title":"Factors contributing to post-traumatic growth following breast cancer: Results from a randomized longitudinal clinical trial containing psychological interventions","title-short":"Factors contributing to post-traumatic growth following breast cancer","volume":"2","author":[{"family":"Zsigmond","given":"O."},{"family":"Vargay","given":"A."},{"family":"Józsa","given":"E."},{"family":"Bányai","given":"É"}],"issued":{"date-parts":[["2019",9,1]]}}}],"schema":"https://github.com/citation-style-language/schema/raw/master/csl-citation.json"} </w:instrText>
      </w:r>
      <w:r w:rsidR="00A301B0">
        <w:rPr>
          <w:rFonts w:ascii="Cambria" w:hAnsi="Cambria"/>
          <w:lang w:val="en-US"/>
        </w:rPr>
        <w:fldChar w:fldCharType="separate"/>
      </w:r>
      <w:r w:rsidR="00A301B0" w:rsidRPr="00A301B0">
        <w:rPr>
          <w:rFonts w:ascii="Cambria" w:hAnsi="Cambria"/>
        </w:rPr>
        <w:t xml:space="preserve">Zsigmond dkk. </w:t>
      </w:r>
      <w:r w:rsidR="00A301B0">
        <w:rPr>
          <w:rFonts w:ascii="Cambria" w:hAnsi="Cambria"/>
          <w:lang w:val="en-US"/>
        </w:rPr>
        <w:t>(</w:t>
      </w:r>
      <w:r w:rsidR="00A301B0" w:rsidRPr="00A301B0">
        <w:rPr>
          <w:rFonts w:ascii="Cambria" w:hAnsi="Cambria"/>
        </w:rPr>
        <w:t>2019)</w:t>
      </w:r>
      <w:r w:rsidR="00A301B0">
        <w:rPr>
          <w:rFonts w:ascii="Cambria" w:hAnsi="Cambria"/>
          <w:lang w:val="en-US"/>
        </w:rPr>
        <w:fldChar w:fldCharType="end"/>
      </w:r>
      <w:r w:rsidR="00A301B0">
        <w:rPr>
          <w:rFonts w:ascii="Cambria" w:hAnsi="Cambria"/>
          <w:lang w:val="en-US"/>
        </w:rPr>
        <w:t xml:space="preserve"> di Hungaria, dan </w:t>
      </w:r>
      <w:r w:rsidR="00A301B0">
        <w:rPr>
          <w:rFonts w:ascii="Cambria" w:hAnsi="Cambria"/>
          <w:lang w:val="en-US"/>
        </w:rPr>
        <w:fldChar w:fldCharType="begin"/>
      </w:r>
      <w:r w:rsidR="00A301B0">
        <w:rPr>
          <w:rFonts w:ascii="Cambria" w:hAnsi="Cambria"/>
          <w:lang w:val="en-US"/>
        </w:rPr>
        <w:instrText xml:space="preserve"> ADDIN ZOTERO_ITEM CSL_CITATION {"citationID":"0pDzxJl9","properties":{"formattedCitation":"(Yeung &amp; Lu, 2018)","plainCitation":"(Yeung &amp; Lu, 2018)","noteIndex":0},"citationItems":[{"id":1052,"uris":["http://zotero.org/users/5655395/items/B9JSK2PB"],"uri":["http://zotero.org/users/5655395/items/B9JSK2PB"],"itemData":{"id":1052,"type":"article-journal","abstract":"BACKGROUND: Studies have shown that social support is positively associated with posttraumatic growth (PTG) among white cancer survivors. Whether the same relationship holds among Asian American cancer survivors and through what mechanism social support may influence PTG is unclear.\nOBJECTIVE: This study examined the association between social support and PTG among Chinese American breast cancer survivors and proposed perceived stress as a mediator.\nMETHODS: Chinese American breast cancer survivors (n = 118) were recruited from Southern California. Participants' social support, perceived stress, and PTG were measured in a questionnaire package.\nRESULTS: Social support was associated with lower perceived stress (r= -0.34, P&lt;.001) and higher PTG (r=0.44, P&lt;.001). Perceived stress was negatively associated with PTG (r=-0.36, P&lt; .001). Results from structural equation modeling supported the mediation model, with satisfactory model fit indices (χ37= 65.55, comparative fit index= 0.98, Tucker-Lewis Index = 0.97, root-mean-square error of approximation = 0.08). Both the indirect effect from social support to PTG via perceived stress (β = .07, P&lt; .05) and the direct effect from social support and PTG (β= .40, P&lt; .001) were statistically significant, suggesting a partial mediation effect of perceived stress between social support and PTG.\nCONCLUSIONS: The positive association between social support and Chinese American breast cancer survivors' PTG was supported. Our findings also suggested that social support may facilitate PTG through reduction of perceived stress.\nIMPLICATIONS FOR PRACTICE: Interventions that help to enhance Chinese American breast cancer survivors' social support may also facilitate their PTG.","container-title":"Cancer Nursing","DOI":"10.1097/NCC.0000000000000422","ISSN":"1538-9804","issue":"1","journalAbbreviation":"Cancer Nurs","language":"eng","note":"PMID: 27442209\nPMCID: PMC5253132","page":"53-61","source":"PubMed","title":"Perceived Stress as a Mediator Between Social Support and Posttraumatic Growth Among Chinese American Breast Cancer Survivors","volume":"41","author":[{"family":"Yeung","given":"Nelson C. Y."},{"family":"Lu","given":"Qian"}],"issued":{"date-parts":[["2018",2]]}}}],"schema":"https://github.com/citation-style-language/schema/raw/master/csl-citation.json"} </w:instrText>
      </w:r>
      <w:r w:rsidR="00A301B0">
        <w:rPr>
          <w:rFonts w:ascii="Cambria" w:hAnsi="Cambria"/>
          <w:lang w:val="en-US"/>
        </w:rPr>
        <w:fldChar w:fldCharType="separate"/>
      </w:r>
      <w:r w:rsidR="00A301B0" w:rsidRPr="00A301B0">
        <w:rPr>
          <w:rFonts w:ascii="Cambria" w:hAnsi="Cambria"/>
        </w:rPr>
        <w:t xml:space="preserve">Yeung &amp; Lu </w:t>
      </w:r>
      <w:r w:rsidR="00A301B0">
        <w:rPr>
          <w:rFonts w:ascii="Cambria" w:hAnsi="Cambria"/>
          <w:lang w:val="en-US"/>
        </w:rPr>
        <w:t>(</w:t>
      </w:r>
      <w:r w:rsidR="00A301B0" w:rsidRPr="00A301B0">
        <w:rPr>
          <w:rFonts w:ascii="Cambria" w:hAnsi="Cambria"/>
        </w:rPr>
        <w:t>2018)</w:t>
      </w:r>
      <w:r w:rsidR="00A301B0">
        <w:rPr>
          <w:rFonts w:ascii="Cambria" w:hAnsi="Cambria"/>
          <w:lang w:val="en-US"/>
        </w:rPr>
        <w:fldChar w:fldCharType="end"/>
      </w:r>
      <w:r w:rsidR="00A301B0">
        <w:rPr>
          <w:rFonts w:ascii="Cambria" w:hAnsi="Cambria"/>
          <w:lang w:val="en-US"/>
        </w:rPr>
        <w:t xml:space="preserve"> di Amerika dengan sampel wanita </w:t>
      </w:r>
      <w:r w:rsidR="00D8538E">
        <w:rPr>
          <w:rFonts w:ascii="Cambria" w:hAnsi="Cambria"/>
          <w:lang w:val="en-US"/>
        </w:rPr>
        <w:t>keturunan Tionghoa</w:t>
      </w:r>
      <w:r w:rsidR="00A301B0">
        <w:rPr>
          <w:rFonts w:ascii="Cambria" w:hAnsi="Cambria"/>
          <w:lang w:val="en-US"/>
        </w:rPr>
        <w:t xml:space="preserve">-Amerika. </w:t>
      </w:r>
      <w:r>
        <w:rPr>
          <w:rFonts w:ascii="Cambria" w:hAnsi="Cambria"/>
          <w:lang w:val="en-US"/>
        </w:rPr>
        <w:t xml:space="preserve">Dalam penelitian longitudinal yang dilakukan oleh </w:t>
      </w:r>
      <w:r>
        <w:rPr>
          <w:rFonts w:ascii="Cambria" w:hAnsi="Cambria"/>
          <w:lang w:val="en-US"/>
        </w:rPr>
        <w:fldChar w:fldCharType="begin"/>
      </w:r>
      <w:r w:rsidR="009B257A">
        <w:rPr>
          <w:rFonts w:ascii="Cambria" w:hAnsi="Cambria"/>
          <w:lang w:val="en-US"/>
        </w:rPr>
        <w:instrText xml:space="preserve"> ADDIN ZOTERO_ITEM CSL_CITATION {"citationID":"7VdiUMTC","properties":{"formattedCitation":"(Zsigmond dkk., 2019)","plainCitation":"(Zsigmond dkk., 2019)","dontUpdate":true,"noteIndex":0},"citationItems":[{"id":1058,"uris":["http://zotero.org/users/5655395/items/25HBFE95"],"uri":["http://zotero.org/users/5655395/items/25HBFE95"],"itemData":{"id":1058,"type":"article-journal","abstract":"Purpose The purpose of this study was to explore the factors influencing post-traumatic growth in breast cancer patients during 3 years after diagnosis. Materials and methods Our longitudinal study involved 71 medium and high-risk breast cancer patients, who received special attention and either hypnosis or music psychological intervention while receiving the same chemotherapy protocol. The influences of the interventions, as well as the demographic (age, marital status, and educational level) and psychosocial factors (coping, post-traumatic stress, and well-being), on post-traumatic growth were explored. Results The results showed that over 97% of our patients experienced post-traumatic growth. It was positively associated with Quality of Life domains 3 years after diagnosis, and with Psychological Immune Competence cumulative scores after treatment and 3 years after diagnosis. Psychological Immune Competence, emotional severity of post-traumatic stress symptoms, and the social support scale of Quality of Life explained 33.9% of the variance of post-traumatic growth. Conclusion The results confirm that positive coping strategies, emotional severity of post-traumatic stress symptoms, and social support contribute to post-traumatic growth, and that post-traumatic growth has a weak to moderate association with quality of life.","container-title":"Developments in Health Sciences","DOI":"10.1556/2066.2.2019.005","ISSN":"2630-936X, 2630-9378","issue":"2","language":"en_US","note":"publisher: Akadémiai Kiadó\nsection: Developments in Health Sciences","page":"29-35","source":"akjournals.com","title":"Factors contributing to post-traumatic growth following breast cancer: Results from a randomized longitudinal clinical trial containing psychological interventions","title-short":"Factors contributing to post-traumatic growth following breast cancer","volume":"2","author":[{"family":"Zsigmond","given":"O."},{"family":"Vargay","given":"A."},{"family":"Józsa","given":"E."},{"family":"Bányai","given":"É"}],"issued":{"date-parts":[["2019",9,1]]}}}],"schema":"https://github.com/citation-style-language/schema/raw/master/csl-citation.json"} </w:instrText>
      </w:r>
      <w:r>
        <w:rPr>
          <w:rFonts w:ascii="Cambria" w:hAnsi="Cambria"/>
          <w:lang w:val="en-US"/>
        </w:rPr>
        <w:fldChar w:fldCharType="separate"/>
      </w:r>
      <w:r w:rsidRPr="00FF3E4B">
        <w:rPr>
          <w:rFonts w:ascii="Cambria" w:hAnsi="Cambria"/>
        </w:rPr>
        <w:t xml:space="preserve">Zsigmond dkk. </w:t>
      </w:r>
      <w:r>
        <w:rPr>
          <w:rFonts w:ascii="Cambria" w:hAnsi="Cambria"/>
          <w:lang w:val="en-US"/>
        </w:rPr>
        <w:t>(</w:t>
      </w:r>
      <w:r w:rsidRPr="00FF3E4B">
        <w:rPr>
          <w:rFonts w:ascii="Cambria" w:hAnsi="Cambria"/>
        </w:rPr>
        <w:t>2019)</w:t>
      </w:r>
      <w:r>
        <w:rPr>
          <w:rFonts w:ascii="Cambria" w:hAnsi="Cambria"/>
          <w:lang w:val="en-US"/>
        </w:rPr>
        <w:fldChar w:fldCharType="end"/>
      </w:r>
      <w:r>
        <w:rPr>
          <w:rFonts w:ascii="Cambria" w:hAnsi="Cambria"/>
          <w:lang w:val="en-US"/>
        </w:rPr>
        <w:t xml:space="preserve"> skor </w:t>
      </w:r>
      <w:r w:rsidR="00F54038" w:rsidRPr="00F54038">
        <w:rPr>
          <w:rFonts w:ascii="Cambria" w:hAnsi="Cambria"/>
          <w:i/>
          <w:iCs/>
          <w:lang w:val="en-US"/>
        </w:rPr>
        <w:t>post-traumatic</w:t>
      </w:r>
      <w:r>
        <w:rPr>
          <w:rFonts w:ascii="Cambria" w:hAnsi="Cambria"/>
          <w:i/>
          <w:iCs/>
          <w:lang w:val="en-US"/>
        </w:rPr>
        <w:t xml:space="preserve"> growth</w:t>
      </w:r>
      <w:r>
        <w:rPr>
          <w:rFonts w:ascii="Cambria" w:hAnsi="Cambria"/>
          <w:lang w:val="en-US"/>
        </w:rPr>
        <w:t xml:space="preserve"> sampel ditemukan meningkat dari waktu ke waktu setelah 3 tahun divonis kanker payudara.  </w:t>
      </w:r>
    </w:p>
    <w:p w14:paraId="258F1324" w14:textId="2D8ABA96" w:rsidR="00CD095F" w:rsidRDefault="003A2029" w:rsidP="00243E93">
      <w:pPr>
        <w:spacing w:line="240" w:lineRule="auto"/>
        <w:jc w:val="both"/>
        <w:rPr>
          <w:rFonts w:ascii="Cambria" w:hAnsi="Cambria"/>
          <w:lang w:val="en-US"/>
        </w:rPr>
      </w:pPr>
      <w:r>
        <w:rPr>
          <w:rFonts w:ascii="Cambria" w:hAnsi="Cambria"/>
          <w:lang w:val="en-US"/>
        </w:rPr>
        <w:t xml:space="preserve">Dalam keenam penelitian yang dianalisis, hanya dua penelitian yang menggunakan alat ukur yang sama walaupun berbeda bahasa karena adanya adaptasi bahasa dan budaya pada penelitian </w:t>
      </w:r>
      <w:r>
        <w:rPr>
          <w:rFonts w:ascii="Cambria" w:hAnsi="Cambria"/>
          <w:lang w:val="en-US"/>
        </w:rPr>
        <w:fldChar w:fldCharType="begin"/>
      </w:r>
      <w:r w:rsidR="00CC38D7">
        <w:rPr>
          <w:rFonts w:ascii="Cambria" w:hAnsi="Cambria"/>
          <w:lang w:val="en-US"/>
        </w:rPr>
        <w:instrText xml:space="preserve"> ADDIN ZOTERO_ITEM CSL_CITATION {"citationID":"PiJK5Lam","properties":{"formattedCitation":"(Romeo dkk., 2019)","plainCitation":"(Romeo dkk., 2019)","dontUpdate":true,"noteIndex":0},"citationItems":[{"id":1065,"uris":["http://zotero.org/users/5655395/items/WU5VG29D"],"uri":["http://zotero.org/users/5655395/items/WU5VG29D"],"itemData":{"id":1065,"type":"article-journal","abstract":"Background: Post-traumatic growth (PTG) is considered a positive outcome of struggling with a traumatic event, distinct, and opposite from negative outcomes, i.e., psychological distress. The present study aimed to shed light on the relationship between potentially relating factors (i.e., coping strategies, perceived social support, and attachment style) and both positive and negative psychological outcomes.Methods: A total of 123 breast cancer survivors were recruited, who completed a battery of self-report questionnaires, assessing PTG, psychological distress, coping strategies, perceived social support, and attachment style. Three regression analyses were run to evaluate whether relating factors were significant predictors of the positive and negative psychological outcomes.Results: The regression analyses showed that the “Fatalism” coping strategy and perceived social support were two significant predictors of PTG. Instead, the “Helpless-Hopeless” and “Anxious Preoccupation” coping strategies, as well as an insecure attachment style, were significant predictors of depression, while the “Anxious Preoccupation” coping strategy and an insecure attachment style were significant predictors of anxiety.Conclusions: The present findings showed that the factors underlying a positive or negative outcome are different and specific. While perceived social support and a fatalistic attitude seem to play a key role in the positive outcome, dysfunctional coping strategies, together with an insecure attachment style, appear to be related with negative psychological outcome. Considering these factors in clinical practice would help patients to give meaning to their traumatic experience, enhancing psychological growth.","container-title":"Frontiers in Psychology","ISSN":"1664-1078","source":"Frontiers","title":"The Traumatic Experience of Breast Cancer: Which Factors Can Relate to the Post-traumatic Outcomes?","title-short":"The Traumatic Experience of Breast Cancer","URL":"https://www.frontiersin.org/article/10.3389/fpsyg.2019.00891","volume":"10","author":[{"family":"Romeo","given":"Annunziata"},{"family":"Di Tella","given":"Marialaura"},{"family":"Ghiggia","given":"Ada"},{"family":"Tesio","given":"Valentina"},{"family":"Gasparetto","given":"Eleonora"},{"family":"Stanizzo","given":"Maria Rosa"},{"family":"Torta","given":"Riccardo"},{"family":"Castelli","given":"Lorys"}],"accessed":{"date-parts":[["2022",1,26]]},"issued":{"date-parts":[["2019"]]}}}],"schema":"https://github.com/citation-style-language/schema/raw/master/csl-citation.json"} </w:instrText>
      </w:r>
      <w:r>
        <w:rPr>
          <w:rFonts w:ascii="Cambria" w:hAnsi="Cambria"/>
          <w:lang w:val="en-US"/>
        </w:rPr>
        <w:fldChar w:fldCharType="separate"/>
      </w:r>
      <w:r w:rsidRPr="00A301B0">
        <w:rPr>
          <w:rFonts w:ascii="Cambria" w:hAnsi="Cambria"/>
        </w:rPr>
        <w:t xml:space="preserve">Romeo dkk. </w:t>
      </w:r>
      <w:r>
        <w:rPr>
          <w:rFonts w:ascii="Cambria" w:hAnsi="Cambria"/>
          <w:lang w:val="en-US"/>
        </w:rPr>
        <w:t>(</w:t>
      </w:r>
      <w:r w:rsidRPr="00A301B0">
        <w:rPr>
          <w:rFonts w:ascii="Cambria" w:hAnsi="Cambria"/>
        </w:rPr>
        <w:t>2019)</w:t>
      </w:r>
      <w:r>
        <w:rPr>
          <w:rFonts w:ascii="Cambria" w:hAnsi="Cambria"/>
          <w:lang w:val="en-US"/>
        </w:rPr>
        <w:fldChar w:fldCharType="end"/>
      </w:r>
      <w:r>
        <w:rPr>
          <w:rFonts w:ascii="Cambria" w:hAnsi="Cambria"/>
          <w:lang w:val="en-US"/>
        </w:rPr>
        <w:t>.</w:t>
      </w:r>
      <w:r w:rsidR="00AF373C">
        <w:rPr>
          <w:rFonts w:ascii="Cambria" w:hAnsi="Cambria"/>
          <w:lang w:val="en-US"/>
        </w:rPr>
        <w:t xml:space="preserve"> Empat penelitian lainnya menggunakan alat ukur yang berbeda. </w:t>
      </w:r>
      <w:r w:rsidR="0099524C">
        <w:rPr>
          <w:rFonts w:ascii="Cambria" w:hAnsi="Cambria"/>
          <w:lang w:val="en-US"/>
        </w:rPr>
        <w:t>Dari keenam penelitian di atas, hanya satu penelitian yang menggunakan satu variabel independen</w:t>
      </w:r>
      <w:r w:rsidR="00CC38D7">
        <w:rPr>
          <w:rFonts w:ascii="Cambria" w:hAnsi="Cambria"/>
          <w:lang w:val="en-US"/>
        </w:rPr>
        <w:t xml:space="preserve"> yaitu dukungan sosial </w:t>
      </w:r>
      <w:r w:rsidR="00CC38D7">
        <w:rPr>
          <w:rFonts w:ascii="Cambria" w:hAnsi="Cambria"/>
          <w:lang w:val="en-US"/>
        </w:rPr>
        <w:fldChar w:fldCharType="begin"/>
      </w:r>
      <w:r w:rsidR="00CC38D7">
        <w:rPr>
          <w:rFonts w:ascii="Cambria" w:hAnsi="Cambria"/>
          <w:lang w:val="en-US"/>
        </w:rPr>
        <w:instrText xml:space="preserve"> ADDIN ZOTERO_ITEM CSL_CITATION {"citationID":"PimWLxjQ","properties":{"formattedCitation":"(Hasson-Ohayon dkk., 2016)","plainCitation":"(Hasson-Ohayon dkk., 2016)","noteIndex":0},"citationItems":[{"id":1045,"uris":["http://zotero.org/users/5655395/items/2IFPSZ8N"],"uri":["http://zotero.org/users/5655395/items/2IFPSZ8N"],"itemData":{"id":1045,"type":"article-journal","abstract":"Objective:Employing a cross-sectional design, the current study examined the relationships between various agents and types of support and posttraumatic growth (PTG) among women with breast cancer.Method:Eighty married women who were coping with breast cancer completed social support and PTG questionnaires.Results:All agents of social support (family, friends, belief-based), excluding spousal support, and all types of social support were found to be related to the various PTG dimensions and its total score. Regression analyses revealed that, among the agents of support, only support provided from friends and belief-based support uniquely contribute to prediction of total PTG score. While examining the contribution of various types of support, only cognitive support had a unique contribution to prediction of total PTG score.Significance of results:Various agents and types of support play different roles in the PTG process following breast cancer. Accordingly, friends as an agent of support and information as a type of support seem to be most important in enhancing PTG among women with breast cancer.","container-title":"Palliative &amp; Supportive Care","DOI":"10.1017/S1478951515001042","ISSN":"1478-9515, 1478-9523","issue":"4","language":"en","note":"publisher: Cambridge University Press","page":"387-392","source":"Cambridge University Press","title":"The need for friendships and information: Dimensions of social support and posttraumatic growth among women with breast cancer","title-short":"The need for friendships and information","volume":"14","author":[{"family":"Hasson-Ohayon","given":"Ilanit"},{"family":"Tuval-Mashiach","given":"Rivka"},{"family":"Goldzweig","given":"Gil"},{"family":"Levi","given":"Rienat"},{"family":"Pizem","given":"Noam"},{"family":"Kaufman","given":"Bela"}],"issued":{"date-parts":[["2016",8]]}}}],"schema":"https://github.com/citation-style-language/schema/raw/master/csl-citation.json"} </w:instrText>
      </w:r>
      <w:r w:rsidR="00CC38D7">
        <w:rPr>
          <w:rFonts w:ascii="Cambria" w:hAnsi="Cambria"/>
          <w:lang w:val="en-US"/>
        </w:rPr>
        <w:fldChar w:fldCharType="separate"/>
      </w:r>
      <w:r w:rsidR="00CC38D7" w:rsidRPr="00CC38D7">
        <w:rPr>
          <w:rFonts w:ascii="Cambria" w:hAnsi="Cambria"/>
        </w:rPr>
        <w:t>(Hasson-Ohayon dkk., 2016)</w:t>
      </w:r>
      <w:r w:rsidR="00CC38D7">
        <w:rPr>
          <w:rFonts w:ascii="Cambria" w:hAnsi="Cambria"/>
          <w:lang w:val="en-US"/>
        </w:rPr>
        <w:fldChar w:fldCharType="end"/>
      </w:r>
      <w:r w:rsidR="0099524C">
        <w:rPr>
          <w:rFonts w:ascii="Cambria" w:hAnsi="Cambria"/>
          <w:lang w:val="en-US"/>
        </w:rPr>
        <w:t>, lima lainnya menggunakan dua atau lebih variabel untuk diteliti bersama dukungan sosial sebagai variabel independen</w:t>
      </w:r>
      <w:r w:rsidR="00CC38D7">
        <w:rPr>
          <w:rFonts w:ascii="Cambria" w:hAnsi="Cambria"/>
          <w:lang w:val="en-US"/>
        </w:rPr>
        <w:t xml:space="preserve"> </w:t>
      </w:r>
      <w:r w:rsidR="00CC38D7">
        <w:rPr>
          <w:rFonts w:ascii="Cambria" w:hAnsi="Cambria"/>
          <w:lang w:val="en-US"/>
        </w:rPr>
        <w:fldChar w:fldCharType="begin"/>
      </w:r>
      <w:r w:rsidR="00CC38D7">
        <w:rPr>
          <w:rFonts w:ascii="Cambria" w:hAnsi="Cambria"/>
          <w:lang w:val="en-US"/>
        </w:rPr>
        <w:instrText xml:space="preserve"> ADDIN ZOTERO_ITEM CSL_CITATION {"citationID":"NTJHimPB","properties":{"formattedCitation":"(Aflakseir dkk., 2018; Romeo dkk., 2019; Tomita dkk., 2017; Yeung &amp; Lu, 2018; Zsigmond dkk., 2019)","plainCitation":"(Aflakseir dkk., 2018; Romeo dkk., 2019; Tomita dkk., 2017; Yeung &amp; Lu, 2018; Zsigmond dkk., 2019)","noteIndex":0},"citationItems":[{"id":1066,"uris":["http://zotero.org/users/5655395/items/HY98APNL"],"uri":["http://zotero.org/users/5655395/items/HY98APNL"],"itemData":{"id":1066,"type":"article-journal","abstract":"Background: Posttraumatic growth (PTG) is defined as the subjective experience by an individual as a result of the struggle with trauma. Previous research has emphasized the negative psychological experiences of cancer, while some other studies have indicated that a number of patients experience positive changes in the context of the disease. Posttraumatic growth is assumed to be related to social support and life meaning. Objectives: The aim of this research was to examine the role of social support and meaningfulness in predicting PTG in patients with breast cancer. Methods: One hundred and ninety-six women diagnosed with breast cancer participated in this study. The sample was recruited from Motahari Clinic in Shiraz, using convenience sampling. Participants completed the research measures, including Posttraumatic Growth Inventory (PTGI), Multidimensional Perceived Social Support (MPSS), and Personal Meaning Index (PMI). Mean, standard deviation, and multiple regression analysis were utilized to analyze data. The data was analyzed by SPSS software (version 16). Results: This study showed that a majority of patients with breast cancer experienced posttraumatic growth. Of PTGI dimensions, the highest score was related with others followed by spiritual change and appreciation of life. Findings on regression analysis indicated that social support and meaningfulness significantly predicted posttraumatic growth. Conclusions: This study highlighted that women with breast cancer experienced positive change. This research also indicated that women with more social support and those who had meaning in life were more likely to experience personal growth.","container-title":"International Journal of Cancer Management","DOI":"10.5812/ijcm.11469","ISSN":"2538-497X","issue":"10","journalAbbreviation":"Int J Cancer Manag","language":"en","note":"number: 10\npublisher: Briefland","source":"brief.land","title":"Posttraumatic Growth, Meaningfulness, and Social Support in Women with Breast Cancer","URL":"https://brief.land/ijcm/articles/11469.html#abstract","volume":"11","author":[{"family":"Aflakseir","given":"Abdulaziz"},{"family":"Soltani","given":"Sarah"},{"family":"Mollazadeh","given":"Javad"}],"accessed":{"date-parts":[["2022",1,26]]},"issued":{"date-parts":[["2018",10,31]]}}},{"id":1065,"uris":["http://zotero.org/users/5655395/items/WU5VG29D"],"uri":["http://zotero.org/users/5655395/items/WU5VG29D"],"itemData":{"id":1065,"type":"article-journal","abstract":"Background: Post-traumatic growth (PTG) is considered a positive outcome of struggling with a traumatic event, distinct, and opposite from negative outcomes, i.e., psychological distress. The present study aimed to shed light on the relationship between potentially relating factors (i.e., coping strategies, perceived social support, and attachment style) and both positive and negative psychological outcomes.Methods: A total of 123 breast cancer survivors were recruited, who completed a battery of self-report questionnaires, assessing PTG, psychological distress, coping strategies, perceived social support, and attachment style. Three regression analyses were run to evaluate whether relating factors were significant predictors of the positive and negative psychological outcomes.Results: The regression analyses showed that the “Fatalism” coping strategy and perceived social support were two significant predictors of PTG. Instead, the “Helpless-Hopeless” and “Anxious Preoccupation” coping strategies, as well as an insecure attachment style, were significant predictors of depression, while the “Anxious Preoccupation” coping strategy and an insecure attachment style were significant predictors of anxiety.Conclusions: The present findings showed that the factors underlying a positive or negative outcome are different and specific. While perceived social support and a fatalistic attitude seem to play a key role in the positive outcome, dysfunctional coping strategies, together with an insecure attachment style, appear to be related with negative psychological outcome. Considering these factors in clinical practice would help patients to give meaning to their traumatic experience, enhancing psychological growth.","container-title":"Frontiers in Psychology","ISSN":"1664-1078","source":"Frontiers","title":"The Traumatic Experience of Breast Cancer: Which Factors Can Relate to the Post-traumatic Outcomes?","title-short":"The Traumatic Experience of Breast Cancer","URL":"https://www.frontiersin.org/article/10.3389/fpsyg.2019.00891","volume":"10","author":[{"family":"Romeo","given":"Annunziata"},{"family":"Di Tella","given":"Marialaura"},{"family":"Ghiggia","given":"Ada"},{"family":"Tesio","given":"Valentina"},{"family":"Gasparetto","given":"Eleonora"},{"family":"Stanizzo","given":"Maria Rosa"},{"family":"Torta","given":"Riccardo"},{"family":"Castelli","given":"Lorys"}],"accessed":{"date-parts":[["2022",1,26]]},"issued":{"date-parts":[["2019"]]}}},{"id":1090,"uris":["http://zotero.org/users/5655395/items/BRLZU7G7"],"uri":["http://zotero.org/users/5655395/items/BRLZU7G7"],"itemData":{"id":1090,"type":"article-journal","container-title":"Psycho-Oncology","DOI":"10.1002/pon.4298","ISSN":"10579249","issue":"8","journalAbbreviation":"Psycho-Oncology","language":"en","page":"1198-1204","source":"DOI.org (Crossref)","title":"Structural equation modeling of the relationship between posttraumatic growth and psychosocial factors in women with breast cancer: Structural equation model of coping, social support and PTG","title-short":"Structural equation modeling of the relationship between posttraumatic growth and psychosocial factors in women with breast cancer","volume":"26","author":[{"family":"Tomita","given":"Makiko"},{"family":"Takahashi","given":"Miyako"},{"family":"Tagaya","given":"Nobumi"},{"family":"Kakuta","given":"Miyako"},{"family":"Kai","given":"Ichiro"},{"family":"Muto","given":"Takashi"}],"issued":{"date-parts":[["2017",8]]}}},{"id":1052,"uris":["http://zotero.org/users/5655395/items/B9JSK2PB"],"uri":["http://zotero.org/users/5655395/items/B9JSK2PB"],"itemData":{"id":1052,"type":"article-journal","abstract":"BACKGROUND: Studies have shown that social support is positively associated with posttraumatic growth (PTG) among white cancer survivors. Whether the same relationship holds among Asian American cancer survivors and through what mechanism social support may influence PTG is unclear.\nOBJECTIVE: This study examined the association between social support and PTG among Chinese American breast cancer survivors and proposed perceived stress as a mediator.\nMETHODS: Chinese American breast cancer survivors (n = 118) were recruited from Southern California. Participants' social support, perceived stress, and PTG were measured in a questionnaire package.\nRESULTS: Social support was associated with lower perceived stress (r= -0.34, P&lt;.001) and higher PTG (r=0.44, P&lt;.001). Perceived stress was negatively associated with PTG (r=-0.36, P&lt; .001). Results from structural equation modeling supported the mediation model, with satisfactory model fit indices (χ37= 65.55, comparative fit index= 0.98, Tucker-Lewis Index = 0.97, root-mean-square error of approximation = 0.08). Both the indirect effect from social support to PTG via perceived stress (β = .07, P&lt; .05) and the direct effect from social support and PTG (β= .40, P&lt; .001) were statistically significant, suggesting a partial mediation effect of perceived stress between social support and PTG.\nCONCLUSIONS: The positive association between social support and Chinese American breast cancer survivors' PTG was supported. Our findings also suggested that social support may facilitate PTG through reduction of perceived stress.\nIMPLICATIONS FOR PRACTICE: Interventions that help to enhance Chinese American breast cancer survivors' social support may also facilitate their PTG.","container-title":"Cancer Nursing","DOI":"10.1097/NCC.0000000000000422","ISSN":"1538-9804","issue":"1","journalAbbreviation":"Cancer Nurs","language":"eng","note":"PMID: 27442209\nPMCID: PMC5253132","page":"53-61","source":"PubMed","title":"Perceived Stress as a Mediator Between Social Support and Posttraumatic Growth Among Chinese American Breast Cancer Survivors","volume":"41","author":[{"family":"Yeung","given":"Nelson C. Y."},{"family":"Lu","given":"Qian"}],"issued":{"date-parts":[["2018",2]]}}},{"id":1058,"uris":["http://zotero.org/users/5655395/items/25HBFE95"],"uri":["http://zotero.org/users/5655395/items/25HBFE95"],"itemData":{"id":1058,"type":"article-journal","abstract":"Purpose The purpose of this study was to explore the factors influencing post-traumatic growth in breast cancer patients during 3 years after diagnosis. Materials and methods Our longitudinal study involved 71 medium and high-risk breast cancer patients, who received special attention and either hypnosis or music psychological intervention while receiving the same chemotherapy protocol. The influences of the interventions, as well as the demographic (age, marital status, and educational level) and psychosocial factors (coping, post-traumatic stress, and well-being), on post-traumatic growth were explored. Results The results showed that over 97% of our patients experienced post-traumatic growth. It was positively associated with Quality of Life domains 3 years after diagnosis, and with Psychological Immune Competence cumulative scores after treatment and 3 years after diagnosis. Psychological Immune Competence, emotional severity of post-traumatic stress symptoms, and the social support scale of Quality of Life explained 33.9% of the variance of post-traumatic growth. Conclusion The results confirm that positive coping strategies, emotional severity of post-traumatic stress symptoms, and social support contribute to post-traumatic growth, and that post-traumatic growth has a weak to moderate association with quality of life.","container-title":"Developments in Health Sciences","DOI":"10.1556/2066.2.2019.005","ISSN":"2630-936X, 2630-9378","issue":"2","language":"en_US","note":"publisher: Akadémiai Kiadó\nsection: Developments in Health Sciences","page":"29-35","source":"akjournals.com","title":"Factors contributing to post-traumatic growth following breast cancer: Results from a randomized longitudinal clinical trial containing psychological interventions","title-short":"Factors contributing to post-traumatic growth following breast cancer","volume":"2","author":[{"family":"Zsigmond","given":"O."},{"family":"Vargay","given":"A."},{"family":"Józsa","given":"E."},{"family":"Bányai","given":"É"}],"issued":{"date-parts":[["2019",9,1]]}}}],"schema":"https://github.com/citation-style-language/schema/raw/master/csl-citation.json"} </w:instrText>
      </w:r>
      <w:r w:rsidR="00CC38D7">
        <w:rPr>
          <w:rFonts w:ascii="Cambria" w:hAnsi="Cambria"/>
          <w:lang w:val="en-US"/>
        </w:rPr>
        <w:fldChar w:fldCharType="separate"/>
      </w:r>
      <w:r w:rsidR="00CC38D7" w:rsidRPr="00CC38D7">
        <w:rPr>
          <w:rFonts w:ascii="Cambria" w:hAnsi="Cambria"/>
        </w:rPr>
        <w:t>(Aflakseir dkk., 2018; Romeo dkk., 2019; Tomita dkk., 2017; Yeung &amp; Lu, 2018; Zsigmond dkk., 2019)</w:t>
      </w:r>
      <w:r w:rsidR="00CC38D7">
        <w:rPr>
          <w:rFonts w:ascii="Cambria" w:hAnsi="Cambria"/>
          <w:lang w:val="en-US"/>
        </w:rPr>
        <w:fldChar w:fldCharType="end"/>
      </w:r>
      <w:r w:rsidR="0099524C">
        <w:rPr>
          <w:rFonts w:ascii="Cambria" w:hAnsi="Cambria"/>
          <w:lang w:val="en-US"/>
        </w:rPr>
        <w:t>.</w:t>
      </w:r>
    </w:p>
    <w:p w14:paraId="65BB5C75" w14:textId="77777777" w:rsidR="00FA10C1" w:rsidRDefault="00825AAB" w:rsidP="00243E93">
      <w:pPr>
        <w:spacing w:line="240" w:lineRule="auto"/>
        <w:jc w:val="both"/>
        <w:rPr>
          <w:rFonts w:ascii="Cambria" w:hAnsi="Cambria"/>
          <w:lang w:val="en-US"/>
        </w:rPr>
      </w:pPr>
      <w:r>
        <w:rPr>
          <w:rFonts w:ascii="Cambria" w:hAnsi="Cambria"/>
          <w:lang w:val="en-US"/>
        </w:rPr>
        <w:t xml:space="preserve">Jenis-jenis dukungan sosial yang dianalisis pun berbeda-beda. Tiga penelitian mengukur dukungan sosial yang diterima atau </w:t>
      </w:r>
      <w:r>
        <w:rPr>
          <w:rFonts w:ascii="Cambria" w:hAnsi="Cambria"/>
          <w:i/>
          <w:iCs/>
          <w:lang w:val="en-US"/>
        </w:rPr>
        <w:t xml:space="preserve">perceived social support </w:t>
      </w:r>
      <w:r>
        <w:rPr>
          <w:rFonts w:ascii="Cambria" w:hAnsi="Cambria"/>
          <w:i/>
          <w:iCs/>
          <w:lang w:val="en-US"/>
        </w:rPr>
        <w:fldChar w:fldCharType="begin"/>
      </w:r>
      <w:r>
        <w:rPr>
          <w:rFonts w:ascii="Cambria" w:hAnsi="Cambria"/>
          <w:i/>
          <w:iCs/>
          <w:lang w:val="en-US"/>
        </w:rPr>
        <w:instrText xml:space="preserve"> ADDIN ZOTERO_ITEM CSL_CITATION {"citationID":"cOSbrS8y","properties":{"formattedCitation":"(Aflakseir dkk., 2018; Romeo dkk., 2019; Tomita dkk., 2017)","plainCitation":"(Aflakseir dkk., 2018; Romeo dkk., 2019; Tomita dkk., 2017)","noteIndex":0},"citationItems":[{"id":1066,"uris":["http://zotero.org/users/5655395/items/HY98APNL"],"uri":["http://zotero.org/users/5655395/items/HY98APNL"],"itemData":{"id":1066,"type":"article-journal","abstract":"Background: Posttraumatic growth (PTG) is defined as the subjective experience by an individual as a result of the struggle with trauma. Previous research has emphasized the negative psychological experiences of cancer, while some other studies have indicated that a number of patients experience positive changes in the context of the disease. Posttraumatic growth is assumed to be related to social support and life meaning. Objectives: The aim of this research was to examine the role of social support and meaningfulness in predicting PTG in patients with breast cancer. Methods: One hundred and ninety-six women diagnosed with breast cancer participated in this study. The sample was recruited from Motahari Clinic in Shiraz, using convenience sampling. Participants completed the research measures, including Posttraumatic Growth Inventory (PTGI), Multidimensional Perceived Social Support (MPSS), and Personal Meaning Index (PMI). Mean, standard deviation, and multiple regression analysis were utilized to analyze data. The data was analyzed by SPSS software (version 16). Results: This study showed that a majority of patients with breast cancer experienced posttraumatic growth. Of PTGI dimensions, the highest score was related with others followed by spiritual change and appreciation of life. Findings on regression analysis indicated that social support and meaningfulness significantly predicted posttraumatic growth. Conclusions: This study highlighted that women with breast cancer experienced positive change. This research also indicated that women with more social support and those who had meaning in life were more likely to experience personal growth.","container-title":"International Journal of Cancer Management","DOI":"10.5812/ijcm.11469","ISSN":"2538-497X","issue":"10","journalAbbreviation":"Int J Cancer Manag","language":"en","note":"number: 10\npublisher: Briefland","source":"brief.land","title":"Posttraumatic Growth, Meaningfulness, and Social Support in Women with Breast Cancer","URL":"https://brief.land/ijcm/articles/11469.html#abstract","volume":"11","author":[{"family":"Aflakseir","given":"Abdulaziz"},{"family":"Soltani","given":"Sarah"},{"family":"Mollazadeh","given":"Javad"}],"accessed":{"date-parts":[["2022",1,26]]},"issued":{"date-parts":[["2018",10,31]]}}},{"id":1065,"uris":["http://zotero.org/users/5655395/items/WU5VG29D"],"uri":["http://zotero.org/users/5655395/items/WU5VG29D"],"itemData":{"id":1065,"type":"article-journal","abstract":"Background: Post-traumatic growth (PTG) is considered a positive outcome of struggling with a traumatic event, distinct, and opposite from negative outcomes, i.e., psychological distress. The present study aimed to shed light on the relationship between potentially relating factors (i.e., coping strategies, perceived social support, and attachment style) and both positive and negative psychological outcomes.Methods: A total of 123 breast cancer survivors were recruited, who completed a battery of self-report questionnaires, assessing PTG, psychological distress, coping strategies, perceived social support, and attachment style. Three regression analyses were run to evaluate whether relating factors were significant predictors of the positive and negative psychological outcomes.Results: The regression analyses showed that the “Fatalism” coping strategy and perceived social support were two significant predictors of PTG. Instead, the “Helpless-Hopeless” and “Anxious Preoccupation” coping strategies, as well as an insecure attachment style, were significant predictors of depression, while the “Anxious Preoccupation” coping strategy and an insecure attachment style were significant predictors of anxiety.Conclusions: The present findings showed that the factors underlying a positive or negative outcome are different and specific. While perceived social support and a fatalistic attitude seem to play a key role in the positive outcome, dysfunctional coping strategies, together with an insecure attachment style, appear to be related with negative psychological outcome. Considering these factors in clinical practice would help patients to give meaning to their traumatic experience, enhancing psychological growth.","container-title":"Frontiers in Psychology","ISSN":"1664-1078","source":"Frontiers","title":"The Traumatic Experience of Breast Cancer: Which Factors Can Relate to the Post-traumatic Outcomes?","title-short":"The Traumatic Experience of Breast Cancer","URL":"https://www.frontiersin.org/article/10.3389/fpsyg.2019.00891","volume":"10","author":[{"family":"Romeo","given":"Annunziata"},{"family":"Di Tella","given":"Marialaura"},{"family":"Ghiggia","given":"Ada"},{"family":"Tesio","given":"Valentina"},{"family":"Gasparetto","given":"Eleonora"},{"family":"Stanizzo","given":"Maria Rosa"},{"family":"Torta","given":"Riccardo"},{"family":"Castelli","given":"Lorys"}],"accessed":{"date-parts":[["2022",1,26]]},"issued":{"date-parts":[["2019"]]}}},{"id":1090,"uris":["http://zotero.org/users/5655395/items/BRLZU7G7"],"uri":["http://zotero.org/users/5655395/items/BRLZU7G7"],"itemData":{"id":1090,"type":"article-journal","container-title":"Psycho-Oncology","DOI":"10.1002/pon.4298","ISSN":"10579249","issue":"8","journalAbbreviation":"Psycho-Oncology","language":"en","page":"1198-1204","source":"DOI.org (Crossref)","title":"Structural equation modeling of the relationship between posttraumatic growth and psychosocial factors in women with breast cancer: Structural equation model of coping, social support and PTG","title-short":"Structural equation modeling of the relationship between posttraumatic growth and psychosocial factors in women with breast cancer","volume":"26","author":[{"family":"Tomita","given":"Makiko"},{"family":"Takahashi","given":"Miyako"},{"family":"Tagaya","given":"Nobumi"},{"family":"Kakuta","given":"Miyako"},{"family":"Kai","given":"Ichiro"},{"family":"Muto","given":"Takashi"}],"issued":{"date-parts":[["2017",8]]}}}],"schema":"https://github.com/citation-style-language/schema/raw/master/csl-citation.json"} </w:instrText>
      </w:r>
      <w:r>
        <w:rPr>
          <w:rFonts w:ascii="Cambria" w:hAnsi="Cambria"/>
          <w:i/>
          <w:iCs/>
          <w:lang w:val="en-US"/>
        </w:rPr>
        <w:fldChar w:fldCharType="separate"/>
      </w:r>
      <w:r w:rsidRPr="00825AAB">
        <w:rPr>
          <w:rFonts w:ascii="Cambria" w:hAnsi="Cambria"/>
        </w:rPr>
        <w:t>(Aflakseir dkk., 2018; Romeo dkk., 2019; Tomita dkk., 2017)</w:t>
      </w:r>
      <w:r>
        <w:rPr>
          <w:rFonts w:ascii="Cambria" w:hAnsi="Cambria"/>
          <w:i/>
          <w:iCs/>
          <w:lang w:val="en-US"/>
        </w:rPr>
        <w:fldChar w:fldCharType="end"/>
      </w:r>
      <w:r>
        <w:rPr>
          <w:rFonts w:ascii="Cambria" w:hAnsi="Cambria"/>
          <w:lang w:val="en-US"/>
        </w:rPr>
        <w:t xml:space="preserve">, </w:t>
      </w:r>
      <w:r w:rsidR="008F5E58">
        <w:rPr>
          <w:rFonts w:ascii="Cambria" w:hAnsi="Cambria"/>
          <w:lang w:val="en-US"/>
        </w:rPr>
        <w:t xml:space="preserve">Satu penelitian mengukur dukungan sosial yang terdiri dari lima dimensi yaitu informasional, emosional, afeksional, dan interaksi sosial positif </w:t>
      </w:r>
      <w:r w:rsidR="008F5E58">
        <w:rPr>
          <w:rFonts w:ascii="Cambria" w:hAnsi="Cambria"/>
          <w:lang w:val="en-US"/>
        </w:rPr>
        <w:fldChar w:fldCharType="begin"/>
      </w:r>
      <w:r w:rsidR="008F5E58">
        <w:rPr>
          <w:rFonts w:ascii="Cambria" w:hAnsi="Cambria"/>
          <w:lang w:val="en-US"/>
        </w:rPr>
        <w:instrText xml:space="preserve"> ADDIN ZOTERO_ITEM CSL_CITATION {"citationID":"6L0Xuhqu","properties":{"formattedCitation":"(Yeung &amp; Lu, 2018)","plainCitation":"(Yeung &amp; Lu, 2018)","noteIndex":0},"citationItems":[{"id":1052,"uris":["http://zotero.org/users/5655395/items/B9JSK2PB"],"uri":["http://zotero.org/users/5655395/items/B9JSK2PB"],"itemData":{"id":1052,"type":"article-journal","abstract":"BACKGROUND: Studies have shown that social support is positively associated with posttraumatic growth (PTG) among white cancer survivors. Whether the same relationship holds among Asian American cancer survivors and through what mechanism social support may influence PTG is unclear.\nOBJECTIVE: This study examined the association between social support and PTG among Chinese American breast cancer survivors and proposed perceived stress as a mediator.\nMETHODS: Chinese American breast cancer survivors (n = 118) were recruited from Southern California. Participants' social support, perceived stress, and PTG were measured in a questionnaire package.\nRESULTS: Social support was associated with lower perceived stress (r= -0.34, P&lt;.001) and higher PTG (r=0.44, P&lt;.001). Perceived stress was negatively associated with PTG (r=-0.36, P&lt; .001). Results from structural equation modeling supported the mediation model, with satisfactory model fit indices (χ37= 65.55, comparative fit index= 0.98, Tucker-Lewis Index = 0.97, root-mean-square error of approximation = 0.08). Both the indirect effect from social support to PTG via perceived stress (β = .07, P&lt; .05) and the direct effect from social support and PTG (β= .40, P&lt; .001) were statistically significant, suggesting a partial mediation effect of perceived stress between social support and PTG.\nCONCLUSIONS: The positive association between social support and Chinese American breast cancer survivors' PTG was supported. Our findings also suggested that social support may facilitate PTG through reduction of perceived stress.\nIMPLICATIONS FOR PRACTICE: Interventions that help to enhance Chinese American breast cancer survivors' social support may also facilitate their PTG.","container-title":"Cancer Nursing","DOI":"10.1097/NCC.0000000000000422","ISSN":"1538-9804","issue":"1","journalAbbreviation":"Cancer Nurs","language":"eng","note":"PMID: 27442209\nPMCID: PMC5253132","page":"53-61","source":"PubMed","title":"Perceived Stress as a Mediator Between Social Support and Posttraumatic Growth Among Chinese American Breast Cancer Survivors","volume":"41","author":[{"family":"Yeung","given":"Nelson C. Y."},{"family":"Lu","given":"Qian"}],"issued":{"date-parts":[["2018",2]]}}}],"schema":"https://github.com/citation-style-language/schema/raw/master/csl-citation.json"} </w:instrText>
      </w:r>
      <w:r w:rsidR="008F5E58">
        <w:rPr>
          <w:rFonts w:ascii="Cambria" w:hAnsi="Cambria"/>
          <w:lang w:val="en-US"/>
        </w:rPr>
        <w:fldChar w:fldCharType="separate"/>
      </w:r>
      <w:r w:rsidR="008F5E58" w:rsidRPr="008F5E58">
        <w:rPr>
          <w:rFonts w:ascii="Cambria" w:hAnsi="Cambria"/>
        </w:rPr>
        <w:t>(Yeung &amp; Lu, 2018)</w:t>
      </w:r>
      <w:r w:rsidR="008F5E58">
        <w:rPr>
          <w:rFonts w:ascii="Cambria" w:hAnsi="Cambria"/>
          <w:lang w:val="en-US"/>
        </w:rPr>
        <w:fldChar w:fldCharType="end"/>
      </w:r>
      <w:r w:rsidR="008F5E58">
        <w:rPr>
          <w:rFonts w:ascii="Cambria" w:hAnsi="Cambria"/>
          <w:lang w:val="en-US"/>
        </w:rPr>
        <w:t xml:space="preserve">, </w:t>
      </w:r>
      <w:r w:rsidR="006D6BFE">
        <w:rPr>
          <w:rFonts w:ascii="Cambria" w:hAnsi="Cambria"/>
          <w:lang w:val="en-US"/>
        </w:rPr>
        <w:t>satu penelitian mengukur dukungan sosial dari jenis sumber dukungan sosial yaitu keluarga, teman, dan pasangan serta jenis dukungan sosial yaitu emosional, kognitif, dan instrumental</w:t>
      </w:r>
      <w:r w:rsidR="00EB5094">
        <w:rPr>
          <w:rFonts w:ascii="Cambria" w:hAnsi="Cambria"/>
          <w:lang w:val="en-US"/>
        </w:rPr>
        <w:t xml:space="preserve"> </w:t>
      </w:r>
      <w:r w:rsidR="00EB5094">
        <w:rPr>
          <w:rFonts w:ascii="Cambria" w:hAnsi="Cambria"/>
          <w:lang w:val="en-US"/>
        </w:rPr>
        <w:fldChar w:fldCharType="begin"/>
      </w:r>
      <w:r w:rsidR="00EB5094">
        <w:rPr>
          <w:rFonts w:ascii="Cambria" w:hAnsi="Cambria"/>
          <w:lang w:val="en-US"/>
        </w:rPr>
        <w:instrText xml:space="preserve"> ADDIN ZOTERO_ITEM CSL_CITATION {"citationID":"8Kbrosgf","properties":{"formattedCitation":"(Hasson-Ohayon dkk., 2016)","plainCitation":"(Hasson-Ohayon dkk., 2016)","noteIndex":0},"citationItems":[{"id":1045,"uris":["http://zotero.org/users/5655395/items/2IFPSZ8N"],"uri":["http://zotero.org/users/5655395/items/2IFPSZ8N"],"itemData":{"id":1045,"type":"article-journal","abstract":"Objective:Employing a cross-sectional design, the current study examined the relationships between various agents and types of support and posttraumatic growth (PTG) among women with breast cancer.Method:Eighty married women who were coping with breast cancer completed social support and PTG questionnaires.Results:All agents of social support (family, friends, belief-based), excluding spousal support, and all types of social support were found to be related to the various PTG dimensions and its total score. Regression analyses revealed that, among the agents of support, only support provided from friends and belief-based support uniquely contribute to prediction of total PTG score. While examining the contribution of various types of support, only cognitive support had a unique contribution to prediction of total PTG score.Significance of results:Various agents and types of support play different roles in the PTG process following breast cancer. Accordingly, friends as an agent of support and information as a type of support seem to be most important in enhancing PTG among women with breast cancer.","container-title":"Palliative &amp; Supportive Care","DOI":"10.1017/S1478951515001042","ISSN":"1478-9515, 1478-9523","issue":"4","language":"en","note":"publisher: Cambridge University Press","page":"387-392","source":"Cambridge University Press","title":"The need for friendships and information: Dimensions of social support and posttraumatic growth among women with breast cancer","title-short":"The need for friendships and information","volume":"14","author":[{"family":"Hasson-Ohayon","given":"Ilanit"},{"family":"Tuval-Mashiach","given":"Rivka"},{"family":"Goldzweig","given":"Gil"},{"family":"Levi","given":"Rienat"},{"family":"Pizem","given":"Noam"},{"family":"Kaufman","given":"Bela"}],"issued":{"date-parts":[["2016",8]]}}}],"schema":"https://github.com/citation-style-language/schema/raw/master/csl-citation.json"} </w:instrText>
      </w:r>
      <w:r w:rsidR="00EB5094">
        <w:rPr>
          <w:rFonts w:ascii="Cambria" w:hAnsi="Cambria"/>
          <w:lang w:val="en-US"/>
        </w:rPr>
        <w:fldChar w:fldCharType="separate"/>
      </w:r>
      <w:r w:rsidR="00EB5094" w:rsidRPr="00EB5094">
        <w:rPr>
          <w:rFonts w:ascii="Cambria" w:hAnsi="Cambria"/>
        </w:rPr>
        <w:t>(Hasson-Ohayon dkk., 2016)</w:t>
      </w:r>
      <w:r w:rsidR="00EB5094">
        <w:rPr>
          <w:rFonts w:ascii="Cambria" w:hAnsi="Cambria"/>
          <w:lang w:val="en-US"/>
        </w:rPr>
        <w:fldChar w:fldCharType="end"/>
      </w:r>
      <w:r w:rsidR="006D6BFE">
        <w:rPr>
          <w:rFonts w:ascii="Cambria" w:hAnsi="Cambria"/>
          <w:lang w:val="en-US"/>
        </w:rPr>
        <w:t>.</w:t>
      </w:r>
      <w:r w:rsidR="00EB5094">
        <w:rPr>
          <w:rFonts w:ascii="Cambria" w:hAnsi="Cambria"/>
          <w:lang w:val="en-US"/>
        </w:rPr>
        <w:t xml:space="preserve"> Satu penelitian mengukur dukungan sosial berdasarkan skala yang ada pada alat ukur variabel lain </w:t>
      </w:r>
      <w:r w:rsidR="00EB5094">
        <w:rPr>
          <w:rFonts w:ascii="Cambria" w:hAnsi="Cambria"/>
          <w:lang w:val="en-US"/>
        </w:rPr>
        <w:fldChar w:fldCharType="begin"/>
      </w:r>
      <w:r w:rsidR="00EB5094">
        <w:rPr>
          <w:rFonts w:ascii="Cambria" w:hAnsi="Cambria"/>
          <w:lang w:val="en-US"/>
        </w:rPr>
        <w:instrText xml:space="preserve"> ADDIN ZOTERO_ITEM CSL_CITATION {"citationID":"rkU2b3Zl","properties":{"formattedCitation":"(Zsigmond dkk., 2019)","plainCitation":"(Zsigmond dkk., 2019)","noteIndex":0},"citationItems":[{"id":1058,"uris":["http://zotero.org/users/5655395/items/25HBFE95"],"uri":["http://zotero.org/users/5655395/items/25HBFE95"],"itemData":{"id":1058,"type":"article-journal","abstract":"Purpose The purpose of this study was to explore the factors influencing post-traumatic growth in breast cancer patients during 3 years after diagnosis. Materials and methods Our longitudinal study involved 71 medium and high-risk breast cancer patients, who received special attention and either hypnosis or music psychological intervention while receiving the same chemotherapy protocol. The influences of the interventions, as well as the demographic (age, marital status, and educational level) and psychosocial factors (coping, post-traumatic stress, and well-being), on post-traumatic growth were explored. Results The results showed that over 97% of our patients experienced post-traumatic growth. It was positively associated with Quality of Life domains 3 years after diagnosis, and with Psychological Immune Competence cumulative scores after treatment and 3 years after diagnosis. Psychological Immune Competence, emotional severity of post-traumatic stress symptoms, and the social support scale of Quality of Life explained 33.9% of the variance of post-traumatic growth. Conclusion The results confirm that positive coping strategies, emotional severity of post-traumatic stress symptoms, and social support contribute to post-traumatic growth, and that post-traumatic growth has a weak to moderate association with quality of life.","container-title":"Developments in Health Sciences","DOI":"10.1556/2066.2.2019.005","ISSN":"2630-936X, 2630-9378","issue":"2","language":"en_US","note":"publisher: Akadémiai Kiadó\nsection: Developments in Health Sciences","page":"29-35","source":"akjournals.com","title":"Factors contributing to post-traumatic growth following breast cancer: Results from a randomized longitudinal clinical trial containing psychological interventions","title-short":"Factors contributing to post-traumatic growth following breast cancer","volume":"2","author":[{"family":"Zsigmond","given":"O."},{"family":"Vargay","given":"A."},{"family":"Józsa","given":"E."},{"family":"Bányai","given":"É"}],"issued":{"date-parts":[["2019",9,1]]}}}],"schema":"https://github.com/citation-style-language/schema/raw/master/csl-citation.json"} </w:instrText>
      </w:r>
      <w:r w:rsidR="00EB5094">
        <w:rPr>
          <w:rFonts w:ascii="Cambria" w:hAnsi="Cambria"/>
          <w:lang w:val="en-US"/>
        </w:rPr>
        <w:fldChar w:fldCharType="separate"/>
      </w:r>
      <w:r w:rsidR="00EB5094" w:rsidRPr="00EB5094">
        <w:rPr>
          <w:rFonts w:ascii="Cambria" w:hAnsi="Cambria"/>
        </w:rPr>
        <w:t>(Zsigmond dkk., 2019)</w:t>
      </w:r>
      <w:r w:rsidR="00EB5094">
        <w:rPr>
          <w:rFonts w:ascii="Cambria" w:hAnsi="Cambria"/>
          <w:lang w:val="en-US"/>
        </w:rPr>
        <w:fldChar w:fldCharType="end"/>
      </w:r>
      <w:r w:rsidR="00EB5094">
        <w:rPr>
          <w:rFonts w:ascii="Cambria" w:hAnsi="Cambria"/>
          <w:lang w:val="en-US"/>
        </w:rPr>
        <w:t xml:space="preserve">. </w:t>
      </w:r>
    </w:p>
    <w:p w14:paraId="00000078" w14:textId="1990F369" w:rsidR="00840AFB" w:rsidRPr="00835BDF" w:rsidRDefault="00FA10C1" w:rsidP="00835BDF">
      <w:pPr>
        <w:spacing w:line="240" w:lineRule="auto"/>
        <w:jc w:val="both"/>
        <w:rPr>
          <w:rFonts w:ascii="Cambria" w:hAnsi="Cambria"/>
          <w:lang w:val="en-US"/>
        </w:rPr>
      </w:pPr>
      <w:r>
        <w:rPr>
          <w:rFonts w:ascii="Cambria" w:hAnsi="Cambria"/>
          <w:lang w:val="en-US"/>
        </w:rPr>
        <w:t xml:space="preserve">Terpelas dari perbedaan-perbedaan di atas, keenam penelitian melaporkan skor dukungan sosial yang signifikan dari masing-masing sampel dan berkorelasi atau berhubungan secara positif dengan </w:t>
      </w:r>
      <w:r w:rsidR="00F54038" w:rsidRPr="00F54038">
        <w:rPr>
          <w:rFonts w:ascii="Cambria" w:hAnsi="Cambria"/>
          <w:i/>
          <w:iCs/>
          <w:lang w:val="en-US"/>
        </w:rPr>
        <w:t>post-traumatic</w:t>
      </w:r>
      <w:r w:rsidR="00B01B7E">
        <w:rPr>
          <w:rFonts w:ascii="Cambria" w:hAnsi="Cambria"/>
          <w:i/>
          <w:iCs/>
          <w:lang w:val="en-US"/>
        </w:rPr>
        <w:t xml:space="preserve"> growth.</w:t>
      </w:r>
      <w:r w:rsidR="00B01B7E">
        <w:rPr>
          <w:rFonts w:ascii="Cambria" w:hAnsi="Cambria"/>
          <w:lang w:val="en-US"/>
        </w:rPr>
        <w:t xml:space="preserve"> </w:t>
      </w:r>
      <w:r w:rsidR="00C72492">
        <w:rPr>
          <w:rFonts w:ascii="Cambria" w:hAnsi="Cambria"/>
          <w:lang w:val="en-US"/>
        </w:rPr>
        <w:t xml:space="preserve">Terlepas dari hasil semua penelitian menunjukkan korelasi atau hubungan yang positif antara dukungan sosial dan </w:t>
      </w:r>
      <w:r w:rsidR="00F54038" w:rsidRPr="00F54038">
        <w:rPr>
          <w:rFonts w:ascii="Cambria" w:hAnsi="Cambria"/>
          <w:i/>
          <w:iCs/>
          <w:lang w:val="en-US"/>
        </w:rPr>
        <w:t>post-traumatic</w:t>
      </w:r>
      <w:r w:rsidR="00C72492">
        <w:rPr>
          <w:rFonts w:ascii="Cambria" w:hAnsi="Cambria"/>
          <w:i/>
          <w:iCs/>
          <w:lang w:val="en-US"/>
        </w:rPr>
        <w:t xml:space="preserve"> growth</w:t>
      </w:r>
      <w:r w:rsidR="00C72492">
        <w:rPr>
          <w:rFonts w:ascii="Cambria" w:hAnsi="Cambria"/>
          <w:lang w:val="en-US"/>
        </w:rPr>
        <w:t xml:space="preserve"> tetapi ada perbedaan dalam sumber atau jenis dukungan sosial. </w:t>
      </w:r>
      <w:r w:rsidR="002F5A92">
        <w:rPr>
          <w:rFonts w:ascii="Cambria" w:hAnsi="Cambria"/>
          <w:lang w:val="en-US"/>
        </w:rPr>
        <w:t>Pada penelitian</w:t>
      </w:r>
      <w:r w:rsidR="00C72492">
        <w:rPr>
          <w:rFonts w:ascii="Cambria" w:hAnsi="Cambria"/>
          <w:lang w:val="en-US"/>
        </w:rPr>
        <w:t xml:space="preserve"> </w:t>
      </w:r>
      <w:r w:rsidR="002F5A92">
        <w:rPr>
          <w:rFonts w:ascii="Cambria" w:hAnsi="Cambria"/>
          <w:lang w:val="en-US"/>
        </w:rPr>
        <w:fldChar w:fldCharType="begin"/>
      </w:r>
      <w:r w:rsidR="002F5A92">
        <w:rPr>
          <w:rFonts w:ascii="Cambria" w:hAnsi="Cambria"/>
          <w:lang w:val="en-US"/>
        </w:rPr>
        <w:instrText xml:space="preserve"> ADDIN ZOTERO_ITEM CSL_CITATION {"citationID":"4tlG96Iu","properties":{"formattedCitation":"(Hasson-Ohayon dkk., 2016)","plainCitation":"(Hasson-Ohayon dkk., 2016)","noteIndex":0},"citationItems":[{"id":1045,"uris":["http://zotero.org/users/5655395/items/2IFPSZ8N"],"uri":["http://zotero.org/users/5655395/items/2IFPSZ8N"],"itemData":{"id":1045,"type":"article-journal","abstract":"Objective:Employing a cross-sectional design, the current study examined the relationships between various agents and types of support and posttraumatic growth (PTG) among women with breast cancer.Method:Eighty married women who were coping with breast cancer completed social support and PTG questionnaires.Results:All agents of social support (family, friends, belief-based), excluding spousal support, and all types of social support were found to be related to the various PTG dimensions and its total score. Regression analyses revealed that, among the agents of support, only support provided from friends and belief-based support uniquely contribute to prediction of total PTG score. While examining the contribution of various types of support, only cognitive support had a unique contribution to prediction of total PTG score.Significance of results:Various agents and types of support play different roles in the PTG process following breast cancer. Accordingly, friends as an agent of support and information as a type of support seem to be most important in enhancing PTG among women with breast cancer.","container-title":"Palliative &amp; Supportive Care","DOI":"10.1017/S1478951515001042","ISSN":"1478-9515, 1478-9523","issue":"4","language":"en","note":"publisher: Cambridge University Press","page":"387-392","source":"Cambridge University Press","title":"The need for friendships and information: Dimensions of social support and posttraumatic growth among women with breast cancer","title-short":"The need for friendships and information","volume":"14","author":[{"family":"Hasson-Ohayon","given":"Ilanit"},{"family":"Tuval-Mashiach","given":"Rivka"},{"family":"Goldzweig","given":"Gil"},{"family":"Levi","given":"Rienat"},{"family":"Pizem","given":"Noam"},{"family":"Kaufman","given":"Bela"}],"issued":{"date-parts":[["2016",8]]}}}],"schema":"https://github.com/citation-style-language/schema/raw/master/csl-citation.json"} </w:instrText>
      </w:r>
      <w:r w:rsidR="002F5A92">
        <w:rPr>
          <w:rFonts w:ascii="Cambria" w:hAnsi="Cambria"/>
          <w:lang w:val="en-US"/>
        </w:rPr>
        <w:fldChar w:fldCharType="separate"/>
      </w:r>
      <w:r w:rsidR="002F5A92" w:rsidRPr="002F5A92">
        <w:rPr>
          <w:rFonts w:ascii="Cambria" w:hAnsi="Cambria"/>
        </w:rPr>
        <w:t xml:space="preserve">Hasson-Ohayon dkk. </w:t>
      </w:r>
      <w:r w:rsidR="002F5A92">
        <w:rPr>
          <w:rFonts w:ascii="Cambria" w:hAnsi="Cambria"/>
          <w:lang w:val="en-US"/>
        </w:rPr>
        <w:t>(</w:t>
      </w:r>
      <w:r w:rsidR="002F5A92" w:rsidRPr="002F5A92">
        <w:rPr>
          <w:rFonts w:ascii="Cambria" w:hAnsi="Cambria"/>
        </w:rPr>
        <w:t>2016)</w:t>
      </w:r>
      <w:r w:rsidR="002F5A92">
        <w:rPr>
          <w:rFonts w:ascii="Cambria" w:hAnsi="Cambria"/>
          <w:lang w:val="en-US"/>
        </w:rPr>
        <w:fldChar w:fldCharType="end"/>
      </w:r>
      <w:r w:rsidR="002F5A92">
        <w:rPr>
          <w:rFonts w:ascii="Cambria" w:hAnsi="Cambria"/>
          <w:lang w:val="en-US"/>
        </w:rPr>
        <w:t xml:space="preserve"> sumber dukungan sosial yang paling mempengaruhi</w:t>
      </w:r>
      <w:r w:rsidR="00E65CED">
        <w:rPr>
          <w:rFonts w:ascii="Cambria" w:hAnsi="Cambria"/>
          <w:lang w:val="en-US"/>
        </w:rPr>
        <w:t xml:space="preserve"> adalah dukungan sosial dari teman dan jenis dukungan sosial yang paling mempengaruhi adalah dukungan in</w:t>
      </w:r>
      <w:r w:rsidR="00862849">
        <w:rPr>
          <w:rFonts w:ascii="Cambria" w:hAnsi="Cambria"/>
          <w:lang w:val="en-US"/>
        </w:rPr>
        <w:t>formasi</w:t>
      </w:r>
      <w:r w:rsidR="00E65CED">
        <w:rPr>
          <w:rFonts w:ascii="Cambria" w:hAnsi="Cambria"/>
          <w:lang w:val="en-US"/>
        </w:rPr>
        <w:t xml:space="preserve">. Sedangkan pada penelitian </w:t>
      </w:r>
      <w:r w:rsidR="00E65CED">
        <w:rPr>
          <w:rFonts w:ascii="Cambria" w:hAnsi="Cambria"/>
          <w:lang w:val="en-US"/>
        </w:rPr>
        <w:fldChar w:fldCharType="begin"/>
      </w:r>
      <w:r w:rsidR="001644A6">
        <w:rPr>
          <w:rFonts w:ascii="Cambria" w:hAnsi="Cambria"/>
          <w:lang w:val="en-US"/>
        </w:rPr>
        <w:instrText xml:space="preserve"> ADDIN ZOTERO_ITEM CSL_CITATION {"citationID":"nwFkdPy9","properties":{"formattedCitation":"(Tomita dkk., 2017)","plainCitation":"(Tomita dkk., 2017)","dontUpdate":true,"noteIndex":0},"citationItems":[{"id":1090,"uris":["http://zotero.org/users/5655395/items/BRLZU7G7"],"uri":["http://zotero.org/users/5655395/items/BRLZU7G7"],"itemData":{"id":1090,"type":"article-journal","container-title":"Psycho-Oncology","DOI":"10.1002/pon.4298","ISSN":"10579249","issue":"8","journalAbbreviation":"Psycho-Oncology","language":"en","page":"1198-1204","source":"DOI.org (Crossref)","title":"Structural equation modeling of the relationship between posttraumatic growth and psychosocial factors in women with breast cancer: Structural equation model of coping, social support and PTG","title-short":"Structural equation modeling of the relationship between posttraumatic growth and psychosocial factors in women with breast cancer","volume":"26","author":[{"family":"Tomita","given":"Makiko"},{"family":"Takahashi","given":"Miyako"},{"family":"Tagaya","given":"Nobumi"},{"family":"Kakuta","given":"Miyako"},{"family":"Kai","given":"Ichiro"},{"family":"Muto","given":"Takashi"}],"issued":{"date-parts":[["2017",8]]}}}],"schema":"https://github.com/citation-style-language/schema/raw/master/csl-citation.json"} </w:instrText>
      </w:r>
      <w:r w:rsidR="00E65CED">
        <w:rPr>
          <w:rFonts w:ascii="Cambria" w:hAnsi="Cambria"/>
          <w:lang w:val="en-US"/>
        </w:rPr>
        <w:fldChar w:fldCharType="separate"/>
      </w:r>
      <w:r w:rsidR="00E65CED" w:rsidRPr="00E65CED">
        <w:rPr>
          <w:rFonts w:ascii="Cambria" w:hAnsi="Cambria"/>
        </w:rPr>
        <w:t xml:space="preserve">Tomita dkk. </w:t>
      </w:r>
      <w:r w:rsidR="00E65CED">
        <w:rPr>
          <w:rFonts w:ascii="Cambria" w:hAnsi="Cambria"/>
          <w:lang w:val="en-US"/>
        </w:rPr>
        <w:t>(</w:t>
      </w:r>
      <w:r w:rsidR="00E65CED" w:rsidRPr="00E65CED">
        <w:rPr>
          <w:rFonts w:ascii="Cambria" w:hAnsi="Cambria"/>
        </w:rPr>
        <w:t>2017)</w:t>
      </w:r>
      <w:r w:rsidR="00E65CED">
        <w:rPr>
          <w:rFonts w:ascii="Cambria" w:hAnsi="Cambria"/>
          <w:lang w:val="en-US"/>
        </w:rPr>
        <w:fldChar w:fldCharType="end"/>
      </w:r>
      <w:r w:rsidR="00EB49D2">
        <w:rPr>
          <w:rFonts w:ascii="Cambria" w:hAnsi="Cambria"/>
          <w:lang w:val="en-US"/>
        </w:rPr>
        <w:t xml:space="preserve"> dukungan sosial yang paling berpengaruh adalah dukungan sosial dari pasangan. </w:t>
      </w:r>
      <w:r w:rsidR="00362273">
        <w:rPr>
          <w:rFonts w:ascii="Cambria" w:hAnsi="Cambria"/>
          <w:lang w:val="en-US"/>
        </w:rPr>
        <w:t xml:space="preserve">Selain itu, pada penelitian </w:t>
      </w:r>
      <w:r w:rsidR="00362273">
        <w:rPr>
          <w:rFonts w:ascii="Cambria" w:hAnsi="Cambria"/>
          <w:lang w:val="en-US"/>
        </w:rPr>
        <w:fldChar w:fldCharType="begin"/>
      </w:r>
      <w:r w:rsidR="001644A6">
        <w:rPr>
          <w:rFonts w:ascii="Cambria" w:hAnsi="Cambria"/>
          <w:lang w:val="en-US"/>
        </w:rPr>
        <w:instrText xml:space="preserve"> ADDIN ZOTERO_ITEM CSL_CITATION {"citationID":"k18Hm8uG","properties":{"formattedCitation":"(Tomita dkk., 2017)","plainCitation":"(Tomita dkk., 2017)","dontUpdate":true,"noteIndex":0},"citationItems":[{"id":1090,"uris":["http://zotero.org/users/5655395/items/BRLZU7G7"],"uri":["http://zotero.org/users/5655395/items/BRLZU7G7"],"itemData":{"id":1090,"type":"article-journal","container-title":"Psycho-Oncology","DOI":"10.1002/pon.4298","ISSN":"10579249","issue":"8","journalAbbreviation":"Psycho-Oncology","language":"en","page":"1198-1204","source":"DOI.org (Crossref)","title":"Structural equation modeling of the relationship between posttraumatic growth and psychosocial factors in women with breast cancer: Structural equation model of coping, social support and PTG","title-short":"Structural equation modeling of the relationship between posttraumatic growth and psychosocial factors in women with breast cancer","volume":"26","author":[{"family":"Tomita","given":"Makiko"},{"family":"Takahashi","given":"Miyako"},{"family":"Tagaya","given":"Nobumi"},{"family":"Kakuta","given":"Miyako"},{"family":"Kai","given":"Ichiro"},{"family":"Muto","given":"Takashi"}],"issued":{"date-parts":[["2017",8]]}}}],"schema":"https://github.com/citation-style-language/schema/raw/master/csl-citation.json"} </w:instrText>
      </w:r>
      <w:r w:rsidR="00362273">
        <w:rPr>
          <w:rFonts w:ascii="Cambria" w:hAnsi="Cambria"/>
          <w:lang w:val="en-US"/>
        </w:rPr>
        <w:fldChar w:fldCharType="separate"/>
      </w:r>
      <w:r w:rsidR="00362273" w:rsidRPr="00E65CED">
        <w:rPr>
          <w:rFonts w:ascii="Cambria" w:hAnsi="Cambria"/>
        </w:rPr>
        <w:t xml:space="preserve">Tomita dkk. </w:t>
      </w:r>
      <w:r w:rsidR="00362273">
        <w:rPr>
          <w:rFonts w:ascii="Cambria" w:hAnsi="Cambria"/>
          <w:lang w:val="en-US"/>
        </w:rPr>
        <w:t>(</w:t>
      </w:r>
      <w:r w:rsidR="00362273" w:rsidRPr="00E65CED">
        <w:rPr>
          <w:rFonts w:ascii="Cambria" w:hAnsi="Cambria"/>
        </w:rPr>
        <w:t>2017)</w:t>
      </w:r>
      <w:r w:rsidR="00362273">
        <w:rPr>
          <w:rFonts w:ascii="Cambria" w:hAnsi="Cambria"/>
          <w:lang w:val="en-US"/>
        </w:rPr>
        <w:fldChar w:fldCharType="end"/>
      </w:r>
      <w:r w:rsidR="00362273">
        <w:rPr>
          <w:rFonts w:ascii="Cambria" w:hAnsi="Cambria"/>
          <w:lang w:val="en-US"/>
        </w:rPr>
        <w:t xml:space="preserve"> dukungan sosial juga berhubungan dengan penurunan gejala depresi.</w:t>
      </w:r>
    </w:p>
    <w:p w14:paraId="7612B9AE" w14:textId="77777777" w:rsidR="004A08F4" w:rsidRDefault="004A08F4">
      <w:pPr>
        <w:spacing w:after="120" w:line="240" w:lineRule="auto"/>
        <w:jc w:val="center"/>
        <w:rPr>
          <w:rFonts w:ascii="Cambria" w:eastAsia="Cambria" w:hAnsi="Cambria" w:cs="Cambria"/>
          <w:b/>
        </w:rPr>
      </w:pPr>
    </w:p>
    <w:p w14:paraId="00000079" w14:textId="21FCB0AE" w:rsidR="00840AFB" w:rsidRDefault="00054A83">
      <w:pPr>
        <w:spacing w:after="120" w:line="240" w:lineRule="auto"/>
        <w:jc w:val="center"/>
        <w:rPr>
          <w:rFonts w:ascii="Cambria" w:eastAsia="Cambria" w:hAnsi="Cambria" w:cs="Cambria"/>
          <w:b/>
        </w:rPr>
      </w:pPr>
      <w:r>
        <w:rPr>
          <w:rFonts w:ascii="Cambria" w:eastAsia="Cambria" w:hAnsi="Cambria" w:cs="Cambria"/>
          <w:b/>
        </w:rPr>
        <w:t>DISKUSI</w:t>
      </w:r>
    </w:p>
    <w:p w14:paraId="6A056E1B" w14:textId="08A3CA76" w:rsidR="00595557" w:rsidRDefault="00D95C3C" w:rsidP="00D95C3C">
      <w:pPr>
        <w:spacing w:after="120" w:line="240" w:lineRule="auto"/>
        <w:jc w:val="both"/>
        <w:rPr>
          <w:rFonts w:ascii="Cambria" w:eastAsia="Cambria" w:hAnsi="Cambria" w:cs="Cambria"/>
          <w:bCs/>
          <w:lang w:val="en-US"/>
        </w:rPr>
      </w:pPr>
      <w:r>
        <w:rPr>
          <w:rFonts w:ascii="Cambria" w:eastAsia="Cambria" w:hAnsi="Cambria" w:cs="Cambria"/>
          <w:bCs/>
          <w:lang w:val="en-US"/>
        </w:rPr>
        <w:t xml:space="preserve">Tinjauan literatur ini menyajikan data mengenai perasan dukungan sosial terhadap </w:t>
      </w:r>
      <w:r w:rsidR="00F54038" w:rsidRPr="00F54038">
        <w:rPr>
          <w:rFonts w:ascii="Cambria" w:eastAsia="Cambria" w:hAnsi="Cambria" w:cs="Cambria"/>
          <w:bCs/>
          <w:i/>
          <w:iCs/>
          <w:lang w:val="en-US"/>
        </w:rPr>
        <w:t>post-traumatic</w:t>
      </w:r>
      <w:r>
        <w:rPr>
          <w:rFonts w:ascii="Cambria" w:eastAsia="Cambria" w:hAnsi="Cambria" w:cs="Cambria"/>
          <w:bCs/>
          <w:i/>
          <w:iCs/>
          <w:lang w:val="en-US"/>
        </w:rPr>
        <w:t xml:space="preserve"> growth</w:t>
      </w:r>
      <w:r>
        <w:rPr>
          <w:rFonts w:ascii="Cambria" w:eastAsia="Cambria" w:hAnsi="Cambria" w:cs="Cambria"/>
          <w:bCs/>
          <w:lang w:val="en-US"/>
        </w:rPr>
        <w:t xml:space="preserve"> pada pengidap kanker payudara. </w:t>
      </w:r>
      <w:r w:rsidR="00F452C6">
        <w:rPr>
          <w:rFonts w:ascii="Cambria" w:eastAsia="Cambria" w:hAnsi="Cambria" w:cs="Cambria"/>
          <w:bCs/>
          <w:lang w:val="en-US"/>
        </w:rPr>
        <w:t xml:space="preserve">Sampai saat ini, </w:t>
      </w:r>
      <w:r w:rsidR="001644A6">
        <w:rPr>
          <w:rFonts w:ascii="Cambria" w:eastAsia="Cambria" w:hAnsi="Cambria" w:cs="Cambria"/>
          <w:bCs/>
          <w:lang w:val="en-US"/>
        </w:rPr>
        <w:t>hanya</w:t>
      </w:r>
      <w:r w:rsidR="00F452C6">
        <w:rPr>
          <w:rFonts w:ascii="Cambria" w:eastAsia="Cambria" w:hAnsi="Cambria" w:cs="Cambria"/>
          <w:bCs/>
          <w:lang w:val="en-US"/>
        </w:rPr>
        <w:t xml:space="preserve"> satu tinjaun literatur yang diterbitkan dengan tujuan yang sama yaitu tinjauan sistematis yang dilakukan oleh </w:t>
      </w:r>
      <w:r w:rsidR="001644A6">
        <w:rPr>
          <w:rFonts w:ascii="Cambria" w:eastAsia="Cambria" w:hAnsi="Cambria" w:cs="Cambria"/>
          <w:bCs/>
          <w:lang w:val="en-US"/>
        </w:rPr>
        <w:fldChar w:fldCharType="begin"/>
      </w:r>
      <w:r w:rsidR="001644A6">
        <w:rPr>
          <w:rFonts w:ascii="Cambria" w:eastAsia="Cambria" w:hAnsi="Cambria" w:cs="Cambria"/>
          <w:bCs/>
          <w:lang w:val="en-US"/>
        </w:rPr>
        <w:instrText xml:space="preserve"> ADDIN ZOTERO_ITEM CSL_CITATION {"citationID":"fPhqpP64","properties":{"formattedCitation":"(Quiroga dkk., 2018)","plainCitation":"(Quiroga dkk., 2018)","noteIndex":0},"citationItems":[{"id":346,"uris":["http://zotero.org/users/5655395/items/FUGKQJWR"],"uri":["http://zotero.org/users/5655395/items/FUGKQJWR"],"itemData":{"id":346,"type":"article-journal","abstract":"DOAJ is a community-curated online directory that indexes and provides access to high quality, open access, peer-reviewed journals.","container-title":"Psicooncologia","DOI":"10.5209/PSIC.61437","ISSN":"1696-7240, 1988-8287","issue":"2","language":"en","note":"publisher: Universidad Complutense de Madrid","page":"301-314","source":"doaj.org","title":"Rumination and social support as predictors of posttraumatic growth in women with breast cancer: a systematic review","title-short":"Rumination and social support as predictors of posttraumatic growth in women with breast cancer","volume":"15","author":[{"family":"Quiroga","given":"Carolina Villanova"},{"family":"Binfaré","given":"Laura Fritzen"},{"family":"Rudnicki","given":"Tânia"},{"family":"Argimon","given":"Irani Iracema de Lima"}],"issued":{"date-parts":[["2018",10,1]]}}}],"schema":"https://github.com/citation-style-language/schema/raw/master/csl-citation.json"} </w:instrText>
      </w:r>
      <w:r w:rsidR="001644A6">
        <w:rPr>
          <w:rFonts w:ascii="Cambria" w:eastAsia="Cambria" w:hAnsi="Cambria" w:cs="Cambria"/>
          <w:bCs/>
          <w:lang w:val="en-US"/>
        </w:rPr>
        <w:fldChar w:fldCharType="separate"/>
      </w:r>
      <w:r w:rsidR="001644A6" w:rsidRPr="001644A6">
        <w:rPr>
          <w:rFonts w:ascii="Cambria" w:hAnsi="Cambria"/>
        </w:rPr>
        <w:t xml:space="preserve">Quiroga dkk. </w:t>
      </w:r>
      <w:r w:rsidR="001644A6">
        <w:rPr>
          <w:rFonts w:ascii="Cambria" w:hAnsi="Cambria"/>
          <w:lang w:val="en-US"/>
        </w:rPr>
        <w:t>(</w:t>
      </w:r>
      <w:r w:rsidR="001644A6" w:rsidRPr="001644A6">
        <w:rPr>
          <w:rFonts w:ascii="Cambria" w:hAnsi="Cambria"/>
        </w:rPr>
        <w:t>2018)</w:t>
      </w:r>
      <w:r w:rsidR="001644A6">
        <w:rPr>
          <w:rFonts w:ascii="Cambria" w:eastAsia="Cambria" w:hAnsi="Cambria" w:cs="Cambria"/>
          <w:bCs/>
          <w:lang w:val="en-US"/>
        </w:rPr>
        <w:fldChar w:fldCharType="end"/>
      </w:r>
      <w:r w:rsidR="001644A6">
        <w:rPr>
          <w:rFonts w:ascii="Cambria" w:eastAsia="Cambria" w:hAnsi="Cambria" w:cs="Cambria"/>
          <w:bCs/>
          <w:lang w:val="en-US"/>
        </w:rPr>
        <w:t xml:space="preserve">. </w:t>
      </w:r>
      <w:r w:rsidR="009B1EBD">
        <w:rPr>
          <w:rFonts w:ascii="Cambria" w:eastAsia="Cambria" w:hAnsi="Cambria" w:cs="Cambria"/>
          <w:bCs/>
          <w:lang w:val="en-US"/>
        </w:rPr>
        <w:t xml:space="preserve">Semua penelitian yang dianalisis dalam tinjauan literatur </w:t>
      </w:r>
      <w:r w:rsidR="00964557">
        <w:rPr>
          <w:rFonts w:ascii="Cambria" w:eastAsia="Cambria" w:hAnsi="Cambria" w:cs="Cambria"/>
          <w:bCs/>
          <w:lang w:val="en-US"/>
        </w:rPr>
        <w:t xml:space="preserve">melaporkan skor </w:t>
      </w:r>
      <w:r w:rsidR="00F54038" w:rsidRPr="00F54038">
        <w:rPr>
          <w:rFonts w:ascii="Cambria" w:eastAsia="Cambria" w:hAnsi="Cambria" w:cs="Cambria"/>
          <w:bCs/>
          <w:i/>
          <w:iCs/>
          <w:lang w:val="en-US"/>
        </w:rPr>
        <w:t>post-traumatic</w:t>
      </w:r>
      <w:r w:rsidR="00964557">
        <w:rPr>
          <w:rFonts w:ascii="Cambria" w:eastAsia="Cambria" w:hAnsi="Cambria" w:cs="Cambria"/>
          <w:bCs/>
          <w:i/>
          <w:iCs/>
          <w:lang w:val="en-US"/>
        </w:rPr>
        <w:t xml:space="preserve"> growth </w:t>
      </w:r>
      <w:r w:rsidR="00964557">
        <w:rPr>
          <w:rFonts w:ascii="Cambria" w:eastAsia="Cambria" w:hAnsi="Cambria" w:cs="Cambria"/>
          <w:bCs/>
          <w:lang w:val="en-US"/>
        </w:rPr>
        <w:t xml:space="preserve">yang signifikan pada sampel, memberikan pemahaman bahwa adanya kemungkinan untuk merasakan perubahan positif dalam hidup, bahkan setelah divonis kanker payudara. </w:t>
      </w:r>
      <w:r w:rsidR="00171536">
        <w:rPr>
          <w:rFonts w:ascii="Cambria" w:eastAsia="Cambria" w:hAnsi="Cambria" w:cs="Cambria"/>
          <w:bCs/>
          <w:lang w:val="en-US"/>
        </w:rPr>
        <w:t>Penemuan kemungkinan untuk berkembang secara positif setelah mengalami peristiwa traumatis memungkinkan pengembangan pendekatan intervensi yang berbeda untuk meningkatkan kesehatan mental</w:t>
      </w:r>
      <w:r w:rsidR="003E779D">
        <w:rPr>
          <w:rFonts w:ascii="Cambria" w:eastAsia="Cambria" w:hAnsi="Cambria" w:cs="Cambria"/>
          <w:bCs/>
          <w:lang w:val="en-US"/>
        </w:rPr>
        <w:t>, yang berfokus dalam aspek-aspek positif dan kualitas hidup</w:t>
      </w:r>
      <w:r w:rsidR="00171536">
        <w:rPr>
          <w:rFonts w:ascii="Cambria" w:eastAsia="Cambria" w:hAnsi="Cambria" w:cs="Cambria"/>
          <w:bCs/>
          <w:lang w:val="en-US"/>
        </w:rPr>
        <w:t>.</w:t>
      </w:r>
      <w:r w:rsidR="00595557">
        <w:rPr>
          <w:rFonts w:ascii="Cambria" w:eastAsia="Cambria" w:hAnsi="Cambria" w:cs="Cambria"/>
          <w:bCs/>
          <w:lang w:val="en-US"/>
        </w:rPr>
        <w:t xml:space="preserve"> </w:t>
      </w:r>
    </w:p>
    <w:p w14:paraId="22F16DF6" w14:textId="48F07179" w:rsidR="00F0737F" w:rsidRPr="00D91432" w:rsidRDefault="00595557" w:rsidP="00D95C3C">
      <w:pPr>
        <w:spacing w:after="120" w:line="240" w:lineRule="auto"/>
        <w:jc w:val="both"/>
        <w:rPr>
          <w:rFonts w:ascii="Cambria" w:eastAsia="Cambria" w:hAnsi="Cambria" w:cs="Cambria"/>
          <w:bCs/>
          <w:lang w:val="en-US"/>
        </w:rPr>
      </w:pPr>
      <w:r>
        <w:rPr>
          <w:rFonts w:ascii="Cambria" w:eastAsia="Cambria" w:hAnsi="Cambria" w:cs="Cambria"/>
          <w:bCs/>
          <w:lang w:val="en-US"/>
        </w:rPr>
        <w:t xml:space="preserve">Dukungan sosial diukur dengan alat ukur yang berbeda-beda dalam tinjauan literatur ini, sehingga menganalisis subskala dan aspek yang berbeda. </w:t>
      </w:r>
      <w:r w:rsidR="003D276B">
        <w:rPr>
          <w:rFonts w:ascii="Cambria" w:eastAsia="Cambria" w:hAnsi="Cambria" w:cs="Cambria"/>
          <w:bCs/>
          <w:lang w:val="en-US"/>
        </w:rPr>
        <w:t xml:space="preserve">Perlu diketahui bahwa ada perbedaan hasil mengenai jenis dan sumber dukungan sosial yang berpengaruh terhadap </w:t>
      </w:r>
      <w:r w:rsidR="00F54038" w:rsidRPr="00F54038">
        <w:rPr>
          <w:rFonts w:ascii="Cambria" w:eastAsia="Cambria" w:hAnsi="Cambria" w:cs="Cambria"/>
          <w:bCs/>
          <w:i/>
          <w:iCs/>
          <w:lang w:val="en-US"/>
        </w:rPr>
        <w:t>post-traumatic</w:t>
      </w:r>
      <w:r w:rsidR="003D276B">
        <w:rPr>
          <w:rFonts w:ascii="Cambria" w:eastAsia="Cambria" w:hAnsi="Cambria" w:cs="Cambria"/>
          <w:bCs/>
          <w:i/>
          <w:iCs/>
          <w:lang w:val="en-US"/>
        </w:rPr>
        <w:t xml:space="preserve"> growth</w:t>
      </w:r>
      <w:r w:rsidR="003D276B">
        <w:rPr>
          <w:rFonts w:ascii="Cambria" w:eastAsia="Cambria" w:hAnsi="Cambria" w:cs="Cambria"/>
          <w:bCs/>
          <w:lang w:val="en-US"/>
        </w:rPr>
        <w:t xml:space="preserve">. </w:t>
      </w:r>
      <w:r w:rsidR="00997C2C">
        <w:rPr>
          <w:rFonts w:ascii="Cambria" w:eastAsia="Cambria" w:hAnsi="Cambria" w:cs="Cambria"/>
          <w:bCs/>
          <w:lang w:val="en-US"/>
        </w:rPr>
        <w:t xml:space="preserve">Sehingga, analisis </w:t>
      </w:r>
      <w:r w:rsidR="00997C2C">
        <w:rPr>
          <w:rFonts w:ascii="Cambria" w:eastAsia="Cambria" w:hAnsi="Cambria" w:cs="Cambria"/>
          <w:bCs/>
          <w:lang w:val="en-US"/>
        </w:rPr>
        <w:lastRenderedPageBreak/>
        <w:t xml:space="preserve">lebih lanjut mengenai berbagai jenis dan sumber dukungan sosial dalam populasi yang berbeda penting untuk dilakukan. </w:t>
      </w:r>
      <w:r w:rsidR="006258EC">
        <w:rPr>
          <w:rFonts w:ascii="Cambria" w:eastAsia="Cambria" w:hAnsi="Cambria" w:cs="Cambria"/>
          <w:bCs/>
          <w:lang w:val="en-US"/>
        </w:rPr>
        <w:t xml:space="preserve">Dari enam penelitian yang dianalisis dalam tinjauan literatur ini, hanya satu penelitian yang memiliki sampel dengan etnis yang spesifik yaitu </w:t>
      </w:r>
      <w:r w:rsidR="000A2C00">
        <w:rPr>
          <w:rFonts w:ascii="Cambria" w:eastAsia="Cambria" w:hAnsi="Cambria" w:cs="Cambria"/>
          <w:bCs/>
          <w:lang w:val="en-US"/>
        </w:rPr>
        <w:t xml:space="preserve">penelitian </w:t>
      </w:r>
      <w:r w:rsidR="000A2C00">
        <w:rPr>
          <w:rFonts w:ascii="Cambria" w:eastAsia="Cambria" w:hAnsi="Cambria" w:cs="Cambria"/>
          <w:bCs/>
          <w:lang w:val="en-US"/>
        </w:rPr>
        <w:fldChar w:fldCharType="begin"/>
      </w:r>
      <w:r w:rsidR="000A2C00">
        <w:rPr>
          <w:rFonts w:ascii="Cambria" w:eastAsia="Cambria" w:hAnsi="Cambria" w:cs="Cambria"/>
          <w:bCs/>
          <w:lang w:val="en-US"/>
        </w:rPr>
        <w:instrText xml:space="preserve"> ADDIN ZOTERO_ITEM CSL_CITATION {"citationID":"dZbdBKE7","properties":{"formattedCitation":"(Yeung &amp; Lu, 2018)","plainCitation":"(Yeung &amp; Lu, 2018)","noteIndex":0},"citationItems":[{"id":1052,"uris":["http://zotero.org/users/5655395/items/B9JSK2PB"],"uri":["http://zotero.org/users/5655395/items/B9JSK2PB"],"itemData":{"id":1052,"type":"article-journal","abstract":"BACKGROUND: Studies have shown that social support is positively associated with posttraumatic growth (PTG) among white cancer survivors. Whether the same relationship holds among Asian American cancer survivors and through what mechanism social support may influence PTG is unclear.\nOBJECTIVE: This study examined the association between social support and PTG among Chinese American breast cancer survivors and proposed perceived stress as a mediator.\nMETHODS: Chinese American breast cancer survivors (n = 118) were recruited from Southern California. Participants' social support, perceived stress, and PTG were measured in a questionnaire package.\nRESULTS: Social support was associated with lower perceived stress (r= -0.34, P&lt;.001) and higher PTG (r=0.44, P&lt;.001). Perceived stress was negatively associated with PTG (r=-0.36, P&lt; .001). Results from structural equation modeling supported the mediation model, with satisfactory model fit indices (χ37= 65.55, comparative fit index= 0.98, Tucker-Lewis Index = 0.97, root-mean-square error of approximation = 0.08). Both the indirect effect from social support to PTG via perceived stress (β = .07, P&lt; .05) and the direct effect from social support and PTG (β= .40, P&lt; .001) were statistically significant, suggesting a partial mediation effect of perceived stress between social support and PTG.\nCONCLUSIONS: The positive association between social support and Chinese American breast cancer survivors' PTG was supported. Our findings also suggested that social support may facilitate PTG through reduction of perceived stress.\nIMPLICATIONS FOR PRACTICE: Interventions that help to enhance Chinese American breast cancer survivors' social support may also facilitate their PTG.","container-title":"Cancer Nursing","DOI":"10.1097/NCC.0000000000000422","ISSN":"1538-9804","issue":"1","journalAbbreviation":"Cancer Nurs","language":"eng","note":"PMID: 27442209\nPMCID: PMC5253132","page":"53-61","source":"PubMed","title":"Perceived Stress as a Mediator Between Social Support and Posttraumatic Growth Among Chinese American Breast Cancer Survivors","volume":"41","author":[{"family":"Yeung","given":"Nelson C. Y."},{"family":"Lu","given":"Qian"}],"issued":{"date-parts":[["2018",2]]}}}],"schema":"https://github.com/citation-style-language/schema/raw/master/csl-citation.json"} </w:instrText>
      </w:r>
      <w:r w:rsidR="000A2C00">
        <w:rPr>
          <w:rFonts w:ascii="Cambria" w:eastAsia="Cambria" w:hAnsi="Cambria" w:cs="Cambria"/>
          <w:bCs/>
          <w:lang w:val="en-US"/>
        </w:rPr>
        <w:fldChar w:fldCharType="separate"/>
      </w:r>
      <w:r w:rsidR="000A2C00" w:rsidRPr="000A2C00">
        <w:rPr>
          <w:rFonts w:ascii="Cambria" w:hAnsi="Cambria"/>
        </w:rPr>
        <w:t xml:space="preserve">Yeung &amp; Lu </w:t>
      </w:r>
      <w:r w:rsidR="00C16158">
        <w:rPr>
          <w:rFonts w:ascii="Cambria" w:hAnsi="Cambria"/>
          <w:lang w:val="en-US"/>
        </w:rPr>
        <w:t>(</w:t>
      </w:r>
      <w:r w:rsidR="000A2C00" w:rsidRPr="000A2C00">
        <w:rPr>
          <w:rFonts w:ascii="Cambria" w:hAnsi="Cambria"/>
        </w:rPr>
        <w:t>2018)</w:t>
      </w:r>
      <w:r w:rsidR="000A2C00">
        <w:rPr>
          <w:rFonts w:ascii="Cambria" w:eastAsia="Cambria" w:hAnsi="Cambria" w:cs="Cambria"/>
          <w:bCs/>
          <w:lang w:val="en-US"/>
        </w:rPr>
        <w:fldChar w:fldCharType="end"/>
      </w:r>
      <w:r w:rsidR="000A2C00">
        <w:rPr>
          <w:rFonts w:ascii="Cambria" w:eastAsia="Cambria" w:hAnsi="Cambria" w:cs="Cambria"/>
          <w:bCs/>
          <w:lang w:val="en-US"/>
        </w:rPr>
        <w:t xml:space="preserve"> dengan sampel </w:t>
      </w:r>
      <w:r w:rsidR="006258EC">
        <w:rPr>
          <w:rFonts w:ascii="Cambria" w:eastAsia="Cambria" w:hAnsi="Cambria" w:cs="Cambria"/>
          <w:bCs/>
          <w:lang w:val="en-US"/>
        </w:rPr>
        <w:t xml:space="preserve">wanita </w:t>
      </w:r>
      <w:r w:rsidR="000A2C00">
        <w:rPr>
          <w:rFonts w:ascii="Cambria" w:eastAsia="Cambria" w:hAnsi="Cambria" w:cs="Cambria"/>
          <w:bCs/>
          <w:lang w:val="en-US"/>
        </w:rPr>
        <w:t xml:space="preserve">pengidap kanker payudara </w:t>
      </w:r>
      <w:r w:rsidR="00D8538E">
        <w:rPr>
          <w:rFonts w:ascii="Cambria" w:eastAsia="Cambria" w:hAnsi="Cambria" w:cs="Cambria"/>
          <w:bCs/>
          <w:lang w:val="en-US"/>
        </w:rPr>
        <w:t xml:space="preserve">keturunan </w:t>
      </w:r>
      <w:r w:rsidR="000A2C00">
        <w:rPr>
          <w:rFonts w:ascii="Cambria" w:eastAsia="Cambria" w:hAnsi="Cambria" w:cs="Cambria"/>
          <w:bCs/>
          <w:lang w:val="en-US"/>
        </w:rPr>
        <w:t>Tionghoa</w:t>
      </w:r>
      <w:r w:rsidR="00D8538E">
        <w:rPr>
          <w:rFonts w:ascii="Cambria" w:eastAsia="Cambria" w:hAnsi="Cambria" w:cs="Cambria"/>
          <w:bCs/>
          <w:lang w:val="en-US"/>
        </w:rPr>
        <w:t>-Amerika</w:t>
      </w:r>
      <w:r w:rsidR="000A2C00">
        <w:rPr>
          <w:rFonts w:ascii="Cambria" w:eastAsia="Cambria" w:hAnsi="Cambria" w:cs="Cambria"/>
          <w:bCs/>
          <w:lang w:val="en-US"/>
        </w:rPr>
        <w:t xml:space="preserve"> di Amerika. </w:t>
      </w:r>
      <w:r w:rsidR="005812A5">
        <w:rPr>
          <w:rFonts w:ascii="Cambria" w:eastAsia="Cambria" w:hAnsi="Cambria" w:cs="Cambria"/>
          <w:bCs/>
          <w:lang w:val="en-US"/>
        </w:rPr>
        <w:t xml:space="preserve">Sehingga, analisis lebih lanjut mengenai peran dukungan sosial terhadap </w:t>
      </w:r>
      <w:r w:rsidR="00F54038" w:rsidRPr="00F54038">
        <w:rPr>
          <w:rFonts w:ascii="Cambria" w:eastAsia="Cambria" w:hAnsi="Cambria" w:cs="Cambria"/>
          <w:bCs/>
          <w:i/>
          <w:iCs/>
          <w:lang w:val="en-US"/>
        </w:rPr>
        <w:t>post-traumatic</w:t>
      </w:r>
      <w:r w:rsidR="005812A5">
        <w:rPr>
          <w:rFonts w:ascii="Cambria" w:eastAsia="Cambria" w:hAnsi="Cambria" w:cs="Cambria"/>
          <w:bCs/>
          <w:i/>
          <w:iCs/>
          <w:lang w:val="en-US"/>
        </w:rPr>
        <w:t xml:space="preserve"> growth</w:t>
      </w:r>
      <w:r w:rsidR="005812A5">
        <w:rPr>
          <w:rFonts w:ascii="Cambria" w:eastAsia="Cambria" w:hAnsi="Cambria" w:cs="Cambria"/>
          <w:bCs/>
          <w:lang w:val="en-US"/>
        </w:rPr>
        <w:t xml:space="preserve"> pada pengidap kanker payudara dengan budaya, tingkat sosial, atau karakteristik demografis lainnya penting untuk dilakukan untuk melihat apakah perubahan positif terjadi dalam karakteristik demografis yang berberda pada pengidap kanker payudara. </w:t>
      </w:r>
      <w:r w:rsidR="006C0822">
        <w:rPr>
          <w:rFonts w:ascii="Cambria" w:eastAsia="Cambria" w:hAnsi="Cambria" w:cs="Cambria"/>
          <w:bCs/>
          <w:lang w:val="en-US"/>
        </w:rPr>
        <w:t xml:space="preserve">Terlepas dari perbedaan metodologis, objektif, sampel, dan hasil yang ada, hasil penelitian yang dianalisis dan tinjauan literatur ini menguatkan model teoritis </w:t>
      </w:r>
      <w:r w:rsidR="00F54038" w:rsidRPr="00F54038">
        <w:rPr>
          <w:rFonts w:ascii="Cambria" w:eastAsia="Cambria" w:hAnsi="Cambria" w:cs="Cambria"/>
          <w:bCs/>
          <w:i/>
          <w:iCs/>
          <w:lang w:val="en-US"/>
        </w:rPr>
        <w:t>post-traumatic</w:t>
      </w:r>
      <w:r w:rsidR="006C0822">
        <w:rPr>
          <w:rFonts w:ascii="Cambria" w:eastAsia="Cambria" w:hAnsi="Cambria" w:cs="Cambria"/>
          <w:bCs/>
          <w:i/>
          <w:iCs/>
          <w:lang w:val="en-US"/>
        </w:rPr>
        <w:t xml:space="preserve"> growth</w:t>
      </w:r>
      <w:r w:rsidR="006C0822">
        <w:rPr>
          <w:rFonts w:ascii="Cambria" w:eastAsia="Cambria" w:hAnsi="Cambria" w:cs="Cambria"/>
          <w:bCs/>
          <w:lang w:val="en-US"/>
        </w:rPr>
        <w:t xml:space="preserve"> milik </w:t>
      </w:r>
      <w:r w:rsidR="006C0822">
        <w:rPr>
          <w:rFonts w:ascii="Cambria" w:eastAsia="Cambria" w:hAnsi="Cambria" w:cs="Cambria"/>
          <w:bCs/>
          <w:lang w:val="en-US"/>
        </w:rPr>
        <w:fldChar w:fldCharType="begin"/>
      </w:r>
      <w:r w:rsidR="006C0822">
        <w:rPr>
          <w:rFonts w:ascii="Cambria" w:eastAsia="Cambria" w:hAnsi="Cambria" w:cs="Cambria"/>
          <w:bCs/>
          <w:lang w:val="en-US"/>
        </w:rPr>
        <w:instrText xml:space="preserve"> ADDIN ZOTERO_ITEM CSL_CITATION {"citationID":"kYwwPiL5","properties":{"formattedCitation":"(Tedeschi &amp; Calhoun, 2004)","plainCitation":"(Tedeschi &amp; Calhoun, 2004)","noteIndex":0},"citationItems":[{"id":344,"uris":["http://zotero.org/users/5655395/items/7ZHKXLDC"],"uri":["http://zotero.org/users/5655395/items/7ZHKXLDC"],"itemData":{"id":344,"type":"article-journal","abstract":"This article describes the concept of posttraumatic growth, its conceptual foundations, and supporting empirical evidence. Posttraumatic growth is the experience of positive change that occurs as a result of the struggle with highly challenging life crises. It is manifested in a variety of ways, including an increased appreciation for life in general, more meaningful interpersonal relationships, an increased sense of personal strength, changed priorities, and a richer existential and spiritual life. Although the term is new, the idea that great good can come from great suffering is ancient. We propose a model for understanding the process of posttraumatic growth in which individual characteristics, support and disclosure, and more centrally, significant cognitive processing involving cognitive structures threatened or nullified by the traumatic events, play an important role. It is also suggested that posttraumatic growth mutually interacts with life wisdom and the development of the life narrative, and that it is an ongoing process, not a static outcome.","container-title":"Psychological Inquiry","DOI":"10.1207/s15327965pli1501_01","ISSN":"1047-840X","issue":"1","note":"publisher: Routledge\n_eprint: https://doi.org/10.1207/s15327965pli1501_01","page":"1-18","source":"Taylor and Francis+NEJM","title":"TARGET ARTICLE: \"Posttraumatic Growth: Conceptual Foundations and Empirical Evidence\"","title-short":"TARGET ARTICLE","volume":"15","author":[{"family":"Tedeschi","given":"Richard G."},{"family":"Calhoun","given":"Lawrence G."}],"issued":{"date-parts":[["2004",1,1]]}}}],"schema":"https://github.com/citation-style-language/schema/raw/master/csl-citation.json"} </w:instrText>
      </w:r>
      <w:r w:rsidR="006C0822">
        <w:rPr>
          <w:rFonts w:ascii="Cambria" w:eastAsia="Cambria" w:hAnsi="Cambria" w:cs="Cambria"/>
          <w:bCs/>
          <w:lang w:val="en-US"/>
        </w:rPr>
        <w:fldChar w:fldCharType="separate"/>
      </w:r>
      <w:r w:rsidR="006C0822" w:rsidRPr="006C0822">
        <w:rPr>
          <w:rFonts w:ascii="Cambria" w:hAnsi="Cambria"/>
        </w:rPr>
        <w:t xml:space="preserve">Tedeschi &amp; Calhoun </w:t>
      </w:r>
      <w:r w:rsidR="006C0822">
        <w:rPr>
          <w:rFonts w:ascii="Cambria" w:hAnsi="Cambria"/>
          <w:lang w:val="en-US"/>
        </w:rPr>
        <w:t>(</w:t>
      </w:r>
      <w:r w:rsidR="006C0822" w:rsidRPr="006C0822">
        <w:rPr>
          <w:rFonts w:ascii="Cambria" w:hAnsi="Cambria"/>
        </w:rPr>
        <w:t>2004)</w:t>
      </w:r>
      <w:r w:rsidR="006C0822">
        <w:rPr>
          <w:rFonts w:ascii="Cambria" w:eastAsia="Cambria" w:hAnsi="Cambria" w:cs="Cambria"/>
          <w:bCs/>
          <w:lang w:val="en-US"/>
        </w:rPr>
        <w:fldChar w:fldCharType="end"/>
      </w:r>
      <w:r w:rsidR="006C0822">
        <w:rPr>
          <w:rFonts w:ascii="Cambria" w:eastAsia="Cambria" w:hAnsi="Cambria" w:cs="Cambria"/>
          <w:bCs/>
          <w:lang w:val="en-US"/>
        </w:rPr>
        <w:t xml:space="preserve"> bahwa dukungan sosial merupakan </w:t>
      </w:r>
      <w:r w:rsidR="00D91432">
        <w:rPr>
          <w:rFonts w:ascii="Cambria" w:eastAsia="Cambria" w:hAnsi="Cambria" w:cs="Cambria"/>
          <w:bCs/>
          <w:lang w:val="en-US"/>
        </w:rPr>
        <w:t>salah satu elemen kunci dan berpe</w:t>
      </w:r>
      <w:r w:rsidR="00A7264B">
        <w:rPr>
          <w:rFonts w:ascii="Cambria" w:eastAsia="Cambria" w:hAnsi="Cambria" w:cs="Cambria"/>
          <w:bCs/>
          <w:lang w:val="en-US"/>
        </w:rPr>
        <w:t xml:space="preserve">ran </w:t>
      </w:r>
      <w:r w:rsidR="00D91432">
        <w:rPr>
          <w:rFonts w:ascii="Cambria" w:eastAsia="Cambria" w:hAnsi="Cambria" w:cs="Cambria"/>
          <w:bCs/>
          <w:lang w:val="en-US"/>
        </w:rPr>
        <w:t xml:space="preserve">positif dalam proses </w:t>
      </w:r>
      <w:r w:rsidR="00F54038" w:rsidRPr="00F54038">
        <w:rPr>
          <w:rFonts w:ascii="Cambria" w:eastAsia="Cambria" w:hAnsi="Cambria" w:cs="Cambria"/>
          <w:bCs/>
          <w:i/>
          <w:iCs/>
          <w:lang w:val="en-US"/>
        </w:rPr>
        <w:t>post-traumatic</w:t>
      </w:r>
      <w:r w:rsidR="00D91432">
        <w:rPr>
          <w:rFonts w:ascii="Cambria" w:eastAsia="Cambria" w:hAnsi="Cambria" w:cs="Cambria"/>
          <w:bCs/>
          <w:i/>
          <w:iCs/>
          <w:lang w:val="en-US"/>
        </w:rPr>
        <w:t xml:space="preserve"> growth</w:t>
      </w:r>
      <w:r w:rsidR="00D91432">
        <w:rPr>
          <w:rFonts w:ascii="Cambria" w:eastAsia="Cambria" w:hAnsi="Cambria" w:cs="Cambria"/>
          <w:bCs/>
          <w:lang w:val="en-US"/>
        </w:rPr>
        <w:t>.</w:t>
      </w:r>
    </w:p>
    <w:p w14:paraId="0000007D" w14:textId="77777777" w:rsidR="00840AFB" w:rsidRDefault="00054A83">
      <w:pPr>
        <w:spacing w:after="120" w:line="240" w:lineRule="auto"/>
        <w:jc w:val="center"/>
        <w:rPr>
          <w:rFonts w:ascii="Cambria" w:eastAsia="Cambria" w:hAnsi="Cambria" w:cs="Cambria"/>
          <w:b/>
        </w:rPr>
      </w:pPr>
      <w:r>
        <w:rPr>
          <w:rFonts w:ascii="Cambria" w:eastAsia="Cambria" w:hAnsi="Cambria" w:cs="Cambria"/>
          <w:b/>
        </w:rPr>
        <w:t>SIMPULAN</w:t>
      </w:r>
    </w:p>
    <w:p w14:paraId="0000007E" w14:textId="177CD6BE" w:rsidR="00840AFB" w:rsidRPr="00395EB9" w:rsidRDefault="007154BD">
      <w:pPr>
        <w:spacing w:after="120" w:line="240" w:lineRule="auto"/>
        <w:jc w:val="both"/>
        <w:rPr>
          <w:rFonts w:ascii="Cambria" w:eastAsia="Cambria" w:hAnsi="Cambria" w:cs="Cambria"/>
          <w:color w:val="000000"/>
          <w:lang w:val="en-US"/>
        </w:rPr>
      </w:pPr>
      <w:r>
        <w:rPr>
          <w:rFonts w:ascii="Cambria" w:eastAsia="Cambria" w:hAnsi="Cambria" w:cs="Cambria"/>
          <w:color w:val="000000"/>
          <w:lang w:val="en-US"/>
        </w:rPr>
        <w:t xml:space="preserve">Hasil dari tinjauan literatur menunjukkan jika dukungan sosial berperan positif terhadap </w:t>
      </w:r>
      <w:r>
        <w:rPr>
          <w:rFonts w:ascii="Cambria" w:eastAsia="Cambria" w:hAnsi="Cambria" w:cs="Cambria"/>
          <w:i/>
          <w:iCs/>
          <w:color w:val="000000"/>
          <w:lang w:val="en-US"/>
        </w:rPr>
        <w:t>post-traumatic growth</w:t>
      </w:r>
      <w:r>
        <w:rPr>
          <w:rFonts w:ascii="Cambria" w:eastAsia="Cambria" w:hAnsi="Cambria" w:cs="Cambria"/>
          <w:color w:val="000000"/>
          <w:lang w:val="en-US"/>
        </w:rPr>
        <w:t xml:space="preserve"> pada pengidap kanker payudara. </w:t>
      </w:r>
      <w:r w:rsidR="008F1C4E">
        <w:rPr>
          <w:rFonts w:ascii="Cambria" w:eastAsia="Cambria" w:hAnsi="Cambria" w:cs="Cambria"/>
          <w:color w:val="000000"/>
          <w:lang w:val="en-US"/>
        </w:rPr>
        <w:t xml:space="preserve">Sehingga semakin banyak dukungan sosial yang diterima oleh pengidap kanker payudara maka semakin tinggi pula </w:t>
      </w:r>
      <w:r w:rsidR="008F1C4E">
        <w:rPr>
          <w:rFonts w:ascii="Cambria" w:eastAsia="Cambria" w:hAnsi="Cambria" w:cs="Cambria"/>
          <w:i/>
          <w:iCs/>
          <w:color w:val="000000"/>
          <w:lang w:val="en-US"/>
        </w:rPr>
        <w:t>post-traumatic growth</w:t>
      </w:r>
      <w:r w:rsidR="008F1C4E">
        <w:rPr>
          <w:rFonts w:ascii="Cambria" w:eastAsia="Cambria" w:hAnsi="Cambria" w:cs="Cambria"/>
          <w:color w:val="000000"/>
          <w:lang w:val="en-US"/>
        </w:rPr>
        <w:t xml:space="preserve"> yang dialami. </w:t>
      </w:r>
      <w:r w:rsidR="00395EB9">
        <w:rPr>
          <w:rFonts w:ascii="Cambria" w:eastAsia="Cambria" w:hAnsi="Cambria" w:cs="Cambria"/>
          <w:color w:val="000000"/>
          <w:lang w:val="en-US"/>
        </w:rPr>
        <w:t xml:space="preserve">Adapun pada penelitian selanjutnya dapat dilakukan analisis peran dukungan sosial terhadap </w:t>
      </w:r>
      <w:r w:rsidR="00395EB9">
        <w:rPr>
          <w:rFonts w:ascii="Cambria" w:eastAsia="Cambria" w:hAnsi="Cambria" w:cs="Cambria"/>
          <w:i/>
          <w:iCs/>
          <w:color w:val="000000"/>
          <w:lang w:val="en-US"/>
        </w:rPr>
        <w:t>post-traumatic growth</w:t>
      </w:r>
      <w:r w:rsidR="00395EB9">
        <w:rPr>
          <w:rFonts w:ascii="Cambria" w:eastAsia="Cambria" w:hAnsi="Cambria" w:cs="Cambria"/>
          <w:color w:val="000000"/>
          <w:lang w:val="en-US"/>
        </w:rPr>
        <w:t xml:space="preserve"> pada pengidap kanker payudara di Indonesia, sehingga menambah informasi pada literasi kesehatan mental para pengidap kanker payudara di Indonesia. </w:t>
      </w:r>
    </w:p>
    <w:p w14:paraId="00000080" w14:textId="77777777" w:rsidR="00840AFB" w:rsidRDefault="00840AFB">
      <w:pPr>
        <w:spacing w:after="120" w:line="240" w:lineRule="auto"/>
        <w:jc w:val="center"/>
        <w:rPr>
          <w:rFonts w:ascii="Cambria" w:eastAsia="Cambria" w:hAnsi="Cambria" w:cs="Cambria"/>
          <w:b/>
        </w:rPr>
      </w:pPr>
    </w:p>
    <w:p w14:paraId="00000081" w14:textId="77777777" w:rsidR="00840AFB" w:rsidRDefault="00054A83">
      <w:pPr>
        <w:spacing w:after="120" w:line="240" w:lineRule="auto"/>
        <w:jc w:val="center"/>
        <w:rPr>
          <w:rFonts w:ascii="Cambria" w:eastAsia="Cambria" w:hAnsi="Cambria" w:cs="Cambria"/>
          <w:b/>
        </w:rPr>
      </w:pPr>
      <w:r>
        <w:rPr>
          <w:rFonts w:ascii="Cambria" w:eastAsia="Cambria" w:hAnsi="Cambria" w:cs="Cambria"/>
          <w:b/>
        </w:rPr>
        <w:t>UCAPAN TERIMAKASIH</w:t>
      </w:r>
    </w:p>
    <w:p w14:paraId="00000082" w14:textId="53385142" w:rsidR="00840AFB" w:rsidRPr="00B3777D" w:rsidRDefault="004A08F4" w:rsidP="00B3777D">
      <w:pPr>
        <w:spacing w:line="240" w:lineRule="auto"/>
        <w:jc w:val="both"/>
        <w:rPr>
          <w:rFonts w:ascii="Cambria" w:hAnsi="Cambria"/>
          <w:lang w:val="en-US"/>
        </w:rPr>
      </w:pPr>
      <w:r w:rsidRPr="00CA0570">
        <w:rPr>
          <w:rFonts w:ascii="Cambria" w:hAnsi="Cambria"/>
          <w:lang w:val="en-US"/>
        </w:rPr>
        <w:t xml:space="preserve">Penulis mengucapkan banyak terima kasih kepada seluruh peneliti yang telah melakukan penelitian mengenai dukungan sosial terhadap </w:t>
      </w:r>
      <w:r w:rsidRPr="00CA0570">
        <w:rPr>
          <w:rFonts w:ascii="Cambria" w:hAnsi="Cambria"/>
          <w:i/>
          <w:iCs/>
          <w:lang w:val="en-US"/>
        </w:rPr>
        <w:t>post-traumatic growth</w:t>
      </w:r>
      <w:r w:rsidRPr="00CA0570">
        <w:rPr>
          <w:rFonts w:ascii="Cambria" w:hAnsi="Cambria"/>
          <w:lang w:val="en-US"/>
        </w:rPr>
        <w:t xml:space="preserve"> pada pengidap kanker payudara sehingga penulis dapat menyelesaikan tinjauan literatur ini. </w:t>
      </w:r>
      <w:r w:rsidR="00CA0570" w:rsidRPr="00CA0570">
        <w:rPr>
          <w:rFonts w:ascii="Cambria" w:hAnsi="Cambria"/>
          <w:lang w:val="en-US"/>
        </w:rPr>
        <w:t>Ucapan terima kasih juga penulis ucapkan kepada</w:t>
      </w:r>
      <w:r w:rsidR="00CA0570" w:rsidRPr="00CA0570">
        <w:rPr>
          <w:rFonts w:ascii="Cambria" w:hAnsi="Cambria"/>
        </w:rPr>
        <w:t xml:space="preserve"> Dr. Nur Ainy Fardana N., M.Si., Psikolog</w:t>
      </w:r>
      <w:r w:rsidR="00A52B5D">
        <w:rPr>
          <w:rFonts w:ascii="Cambria" w:hAnsi="Cambria"/>
          <w:lang w:val="en-US"/>
        </w:rPr>
        <w:t>, selaku dosen pembimbing yang sudah membantu dan memberikan motivasi kepada penulis selama proses penelitian berlangsung. Tidak lupa, kepada selutuh keluarga dan rekan-rekan penulis yang telah mendukung dan mendoakan selama proses penelitian, saya ucapkan terima kasih yang sebesar-besarnya.</w:t>
      </w:r>
    </w:p>
    <w:p w14:paraId="00000084" w14:textId="77777777" w:rsidR="00840AFB" w:rsidRDefault="00840AFB">
      <w:pPr>
        <w:spacing w:after="120" w:line="240" w:lineRule="auto"/>
        <w:jc w:val="center"/>
        <w:rPr>
          <w:rFonts w:ascii="Cambria" w:eastAsia="Cambria" w:hAnsi="Cambria" w:cs="Cambria"/>
          <w:b/>
        </w:rPr>
      </w:pPr>
    </w:p>
    <w:p w14:paraId="00000085" w14:textId="77777777" w:rsidR="00840AFB" w:rsidRDefault="00054A83">
      <w:pPr>
        <w:spacing w:after="120" w:line="240" w:lineRule="auto"/>
        <w:jc w:val="center"/>
        <w:rPr>
          <w:rFonts w:ascii="Cambria" w:eastAsia="Cambria" w:hAnsi="Cambria" w:cs="Cambria"/>
          <w:b/>
        </w:rPr>
      </w:pPr>
      <w:r>
        <w:rPr>
          <w:rFonts w:ascii="Cambria" w:eastAsia="Cambria" w:hAnsi="Cambria" w:cs="Cambria"/>
          <w:b/>
        </w:rPr>
        <w:t>DEKLARASI POTENSI TERJADINYA KONFLIK KEPENTINGAN</w:t>
      </w:r>
    </w:p>
    <w:p w14:paraId="00000087" w14:textId="5B7E93E5" w:rsidR="00840AFB" w:rsidRPr="004A08F4" w:rsidRDefault="004A08F4">
      <w:pPr>
        <w:spacing w:after="120" w:line="240" w:lineRule="auto"/>
        <w:jc w:val="both"/>
        <w:rPr>
          <w:rFonts w:ascii="Cambria" w:eastAsia="Cambria" w:hAnsi="Cambria" w:cs="Cambria"/>
          <w:bCs/>
          <w:color w:val="000000"/>
        </w:rPr>
      </w:pPr>
      <w:r>
        <w:rPr>
          <w:rFonts w:ascii="Cambria" w:eastAsia="Cambria" w:hAnsi="Cambria" w:cs="Cambria"/>
          <w:bCs/>
          <w:color w:val="000000"/>
          <w:lang w:val="en-US"/>
        </w:rPr>
        <w:t xml:space="preserve">Muchlisah Audina Sudirman dan Nur Ainy Fardana </w:t>
      </w:r>
      <w:r w:rsidR="00054A83" w:rsidRPr="004A08F4">
        <w:rPr>
          <w:rFonts w:ascii="Cambria" w:eastAsia="Cambria" w:hAnsi="Cambria" w:cs="Cambria"/>
          <w:bCs/>
          <w:color w:val="000000"/>
        </w:rPr>
        <w:t>tidak bekerja, menjadi konsultan, memiliki saham, atau menerima dana dari perusahaan atau organisasi manapun yang mungkin akan mengambil untung dari diterbitkannya naskah ini.</w:t>
      </w:r>
    </w:p>
    <w:p w14:paraId="353352B4" w14:textId="32922905" w:rsidR="004A08F4" w:rsidRDefault="004A08F4">
      <w:pPr>
        <w:rPr>
          <w:rFonts w:ascii="Cambria" w:eastAsia="Cambria" w:hAnsi="Cambria" w:cs="Cambria"/>
          <w:b/>
        </w:rPr>
      </w:pPr>
    </w:p>
    <w:p w14:paraId="433305BB" w14:textId="7FA4464E" w:rsidR="004A08F4" w:rsidRDefault="00054A83" w:rsidP="003B397C">
      <w:pPr>
        <w:spacing w:after="120" w:line="240" w:lineRule="auto"/>
        <w:jc w:val="center"/>
        <w:rPr>
          <w:rFonts w:ascii="Cambria" w:eastAsia="Cambria" w:hAnsi="Cambria" w:cs="Cambria"/>
          <w:b/>
        </w:rPr>
      </w:pPr>
      <w:r>
        <w:rPr>
          <w:rFonts w:ascii="Cambria" w:eastAsia="Cambria" w:hAnsi="Cambria" w:cs="Cambria"/>
          <w:b/>
        </w:rPr>
        <w:t>PUSTAKA ACUAN</w:t>
      </w:r>
    </w:p>
    <w:p w14:paraId="377ECED3" w14:textId="6ABF2D20" w:rsidR="004A08F4" w:rsidRPr="004A08F4" w:rsidRDefault="004A08F4" w:rsidP="004A08F4">
      <w:pPr>
        <w:pStyle w:val="Bibliography"/>
        <w:rPr>
          <w:rFonts w:ascii="Cambria" w:hAnsi="Cambria"/>
        </w:rPr>
      </w:pPr>
      <w:r>
        <w:rPr>
          <w:rFonts w:ascii="Cambria" w:eastAsia="Cambria" w:hAnsi="Cambria" w:cs="Cambria"/>
          <w:b/>
        </w:rPr>
        <w:fldChar w:fldCharType="begin"/>
      </w:r>
      <w:r>
        <w:rPr>
          <w:rFonts w:ascii="Cambria" w:eastAsia="Cambria" w:hAnsi="Cambria" w:cs="Cambria"/>
          <w:b/>
        </w:rPr>
        <w:instrText xml:space="preserve"> ADDIN ZOTERO_BIBL {"uncited":[],"omitted":[],"custom":[]} CSL_BIBLIOGRAPHY </w:instrText>
      </w:r>
      <w:r>
        <w:rPr>
          <w:rFonts w:ascii="Cambria" w:eastAsia="Cambria" w:hAnsi="Cambria" w:cs="Cambria"/>
          <w:b/>
        </w:rPr>
        <w:fldChar w:fldCharType="separate"/>
      </w:r>
      <w:r w:rsidRPr="004A08F4">
        <w:rPr>
          <w:rFonts w:ascii="Cambria" w:hAnsi="Cambria"/>
        </w:rPr>
        <w:t xml:space="preserve">Aflakseir, A., Soltani, S., &amp; Mollazadeh, J. (2018). Posttraumatic Growth, Meaningfulness, and Social Support in Women with Breast Cancer. </w:t>
      </w:r>
      <w:r w:rsidRPr="004A08F4">
        <w:rPr>
          <w:rFonts w:ascii="Cambria" w:hAnsi="Cambria"/>
          <w:i/>
          <w:iCs/>
        </w:rPr>
        <w:t>International Journal of Cancer Management</w:t>
      </w:r>
      <w:r w:rsidRPr="004A08F4">
        <w:rPr>
          <w:rFonts w:ascii="Cambria" w:hAnsi="Cambria"/>
        </w:rPr>
        <w:t xml:space="preserve">, </w:t>
      </w:r>
      <w:r w:rsidRPr="004A08F4">
        <w:rPr>
          <w:rFonts w:ascii="Cambria" w:hAnsi="Cambria"/>
          <w:i/>
          <w:iCs/>
        </w:rPr>
        <w:t>11</w:t>
      </w:r>
      <w:r w:rsidRPr="004A08F4">
        <w:rPr>
          <w:rFonts w:ascii="Cambria" w:hAnsi="Cambria"/>
        </w:rPr>
        <w:t>(10), Article 10. https://doi.org/10.5812/ijcm.11469</w:t>
      </w:r>
    </w:p>
    <w:p w14:paraId="16D15264" w14:textId="77777777" w:rsidR="004A08F4" w:rsidRPr="004A08F4" w:rsidRDefault="004A08F4" w:rsidP="004A08F4">
      <w:pPr>
        <w:pStyle w:val="Bibliography"/>
        <w:rPr>
          <w:rFonts w:ascii="Cambria" w:hAnsi="Cambria"/>
        </w:rPr>
      </w:pPr>
      <w:r w:rsidRPr="004A08F4">
        <w:rPr>
          <w:rFonts w:ascii="Cambria" w:hAnsi="Cambria"/>
        </w:rPr>
        <w:lastRenderedPageBreak/>
        <w:t xml:space="preserve">Baglama, B., &amp; Atak, I. E. (2015). Posttraumatic Growth and Related Factors among Postoperative Breast Cancer Patients. </w:t>
      </w:r>
      <w:r w:rsidRPr="004A08F4">
        <w:rPr>
          <w:rFonts w:ascii="Cambria" w:hAnsi="Cambria"/>
          <w:i/>
          <w:iCs/>
        </w:rPr>
        <w:t>Procedia - Social and Behavioral Sciences</w:t>
      </w:r>
      <w:r w:rsidRPr="004A08F4">
        <w:rPr>
          <w:rFonts w:ascii="Cambria" w:hAnsi="Cambria"/>
        </w:rPr>
        <w:t xml:space="preserve">, </w:t>
      </w:r>
      <w:r w:rsidRPr="004A08F4">
        <w:rPr>
          <w:rFonts w:ascii="Cambria" w:hAnsi="Cambria"/>
          <w:i/>
          <w:iCs/>
        </w:rPr>
        <w:t>190</w:t>
      </w:r>
      <w:r w:rsidRPr="004A08F4">
        <w:rPr>
          <w:rFonts w:ascii="Cambria" w:hAnsi="Cambria"/>
        </w:rPr>
        <w:t>, 448–454. https://doi.org/10.1016/j.sbspro.2015.05.024</w:t>
      </w:r>
    </w:p>
    <w:p w14:paraId="775282B8" w14:textId="77777777" w:rsidR="004A08F4" w:rsidRPr="004A08F4" w:rsidRDefault="004A08F4" w:rsidP="004A08F4">
      <w:pPr>
        <w:pStyle w:val="Bibliography"/>
        <w:rPr>
          <w:rFonts w:ascii="Cambria" w:hAnsi="Cambria"/>
        </w:rPr>
      </w:pPr>
      <w:r w:rsidRPr="004A08F4">
        <w:rPr>
          <w:rFonts w:ascii="Cambria" w:hAnsi="Cambria"/>
        </w:rPr>
        <w:t xml:space="preserve">Cutrona, C., &amp; Russell, D. (1990). Type of social support and specific stress: Toward a theory of optimal matching. </w:t>
      </w:r>
      <w:r w:rsidRPr="004A08F4">
        <w:rPr>
          <w:rFonts w:ascii="Cambria" w:hAnsi="Cambria"/>
          <w:i/>
          <w:iCs/>
        </w:rPr>
        <w:t>Social support : an interactional view</w:t>
      </w:r>
      <w:r w:rsidRPr="004A08F4">
        <w:rPr>
          <w:rFonts w:ascii="Cambria" w:hAnsi="Cambria"/>
        </w:rPr>
        <w:t>.</w:t>
      </w:r>
    </w:p>
    <w:p w14:paraId="336DB61E" w14:textId="77777777" w:rsidR="004A08F4" w:rsidRPr="004A08F4" w:rsidRDefault="004A08F4" w:rsidP="004A08F4">
      <w:pPr>
        <w:pStyle w:val="Bibliography"/>
        <w:rPr>
          <w:rFonts w:ascii="Cambria" w:hAnsi="Cambria"/>
        </w:rPr>
      </w:pPr>
      <w:r w:rsidRPr="004A08F4">
        <w:rPr>
          <w:rFonts w:ascii="Cambria" w:hAnsi="Cambria"/>
        </w:rPr>
        <w:t xml:space="preserve">Hasson-Ohayon, I., Tuval-Mashiach, R., Goldzweig, G., Levi, R., Pizem, N., &amp; Kaufman, B. (2016). The need for friendships and information: Dimensions of social support and posttraumatic growth among women with breast cancer. </w:t>
      </w:r>
      <w:r w:rsidRPr="004A08F4">
        <w:rPr>
          <w:rFonts w:ascii="Cambria" w:hAnsi="Cambria"/>
          <w:i/>
          <w:iCs/>
        </w:rPr>
        <w:t>Palliative &amp; Supportive Care</w:t>
      </w:r>
      <w:r w:rsidRPr="004A08F4">
        <w:rPr>
          <w:rFonts w:ascii="Cambria" w:hAnsi="Cambria"/>
        </w:rPr>
        <w:t xml:space="preserve">, </w:t>
      </w:r>
      <w:r w:rsidRPr="004A08F4">
        <w:rPr>
          <w:rFonts w:ascii="Cambria" w:hAnsi="Cambria"/>
          <w:i/>
          <w:iCs/>
        </w:rPr>
        <w:t>14</w:t>
      </w:r>
      <w:r w:rsidRPr="004A08F4">
        <w:rPr>
          <w:rFonts w:ascii="Cambria" w:hAnsi="Cambria"/>
        </w:rPr>
        <w:t>(4), 387–392. https://doi.org/10.1017/S1478951515001042</w:t>
      </w:r>
    </w:p>
    <w:p w14:paraId="12F07EAF" w14:textId="77777777" w:rsidR="004A08F4" w:rsidRPr="004A08F4" w:rsidRDefault="004A08F4" w:rsidP="004A08F4">
      <w:pPr>
        <w:pStyle w:val="Bibliography"/>
        <w:rPr>
          <w:rFonts w:ascii="Cambria" w:hAnsi="Cambria"/>
        </w:rPr>
      </w:pPr>
      <w:r w:rsidRPr="004A08F4">
        <w:rPr>
          <w:rFonts w:ascii="Cambria" w:hAnsi="Cambria"/>
        </w:rPr>
        <w:t xml:space="preserve">Quiroga, C. V., Binfaré, L. F., Rudnicki, T., &amp; Argimon, I. I. de L. (2018). Rumination and social support as predictors of posttraumatic growth in women with breast cancer: A systematic review. </w:t>
      </w:r>
      <w:r w:rsidRPr="004A08F4">
        <w:rPr>
          <w:rFonts w:ascii="Cambria" w:hAnsi="Cambria"/>
          <w:i/>
          <w:iCs/>
        </w:rPr>
        <w:t>Psicooncologia</w:t>
      </w:r>
      <w:r w:rsidRPr="004A08F4">
        <w:rPr>
          <w:rFonts w:ascii="Cambria" w:hAnsi="Cambria"/>
        </w:rPr>
        <w:t xml:space="preserve">, </w:t>
      </w:r>
      <w:r w:rsidRPr="004A08F4">
        <w:rPr>
          <w:rFonts w:ascii="Cambria" w:hAnsi="Cambria"/>
          <w:i/>
          <w:iCs/>
        </w:rPr>
        <w:t>15</w:t>
      </w:r>
      <w:r w:rsidRPr="004A08F4">
        <w:rPr>
          <w:rFonts w:ascii="Cambria" w:hAnsi="Cambria"/>
        </w:rPr>
        <w:t>(2), 301–314. https://doi.org/10.5209/PSIC.61437</w:t>
      </w:r>
    </w:p>
    <w:p w14:paraId="2F38B4A0" w14:textId="77777777" w:rsidR="004A08F4" w:rsidRPr="004A08F4" w:rsidRDefault="004A08F4" w:rsidP="004A08F4">
      <w:pPr>
        <w:pStyle w:val="Bibliography"/>
        <w:rPr>
          <w:rFonts w:ascii="Cambria" w:hAnsi="Cambria"/>
        </w:rPr>
      </w:pPr>
      <w:r w:rsidRPr="004A08F4">
        <w:rPr>
          <w:rFonts w:ascii="Cambria" w:hAnsi="Cambria"/>
        </w:rPr>
        <w:t xml:space="preserve">Remennick, L. (2006). The challenge of early breast cancer detection among immigrant and minority women in multicultural societies. </w:t>
      </w:r>
      <w:r w:rsidRPr="004A08F4">
        <w:rPr>
          <w:rFonts w:ascii="Cambria" w:hAnsi="Cambria"/>
          <w:i/>
          <w:iCs/>
        </w:rPr>
        <w:t>The Breast Journal</w:t>
      </w:r>
      <w:r w:rsidRPr="004A08F4">
        <w:rPr>
          <w:rFonts w:ascii="Cambria" w:hAnsi="Cambria"/>
        </w:rPr>
        <w:t xml:space="preserve">, </w:t>
      </w:r>
      <w:r w:rsidRPr="004A08F4">
        <w:rPr>
          <w:rFonts w:ascii="Cambria" w:hAnsi="Cambria"/>
          <w:i/>
          <w:iCs/>
        </w:rPr>
        <w:t>12 Suppl 1</w:t>
      </w:r>
      <w:r w:rsidRPr="004A08F4">
        <w:rPr>
          <w:rFonts w:ascii="Cambria" w:hAnsi="Cambria"/>
        </w:rPr>
        <w:t>, S103-110. https://doi.org/10.1111/j.1075-122X.2006.00204.x</w:t>
      </w:r>
    </w:p>
    <w:p w14:paraId="2D7628AE" w14:textId="77777777" w:rsidR="004A08F4" w:rsidRPr="004A08F4" w:rsidRDefault="004A08F4" w:rsidP="004A08F4">
      <w:pPr>
        <w:pStyle w:val="Bibliography"/>
        <w:rPr>
          <w:rFonts w:ascii="Cambria" w:hAnsi="Cambria"/>
        </w:rPr>
      </w:pPr>
      <w:r w:rsidRPr="004A08F4">
        <w:rPr>
          <w:rFonts w:ascii="Cambria" w:hAnsi="Cambria"/>
        </w:rPr>
        <w:t xml:space="preserve">Romeo, A., Di Tella, M., Ghiggia, A., Tesio, V., Gasparetto, E., Stanizzo, M. R., Torta, R., &amp; Castelli, L. (2019). The Traumatic Experience of Breast Cancer: Which Factors Can Relate to the Post-traumatic Outcomes? </w:t>
      </w:r>
      <w:r w:rsidRPr="004A08F4">
        <w:rPr>
          <w:rFonts w:ascii="Cambria" w:hAnsi="Cambria"/>
          <w:i/>
          <w:iCs/>
        </w:rPr>
        <w:t>Frontiers in Psychology</w:t>
      </w:r>
      <w:r w:rsidRPr="004A08F4">
        <w:rPr>
          <w:rFonts w:ascii="Cambria" w:hAnsi="Cambria"/>
        </w:rPr>
        <w:t xml:space="preserve">, </w:t>
      </w:r>
      <w:r w:rsidRPr="004A08F4">
        <w:rPr>
          <w:rFonts w:ascii="Cambria" w:hAnsi="Cambria"/>
          <w:i/>
          <w:iCs/>
        </w:rPr>
        <w:t>10</w:t>
      </w:r>
      <w:r w:rsidRPr="004A08F4">
        <w:rPr>
          <w:rFonts w:ascii="Cambria" w:hAnsi="Cambria"/>
        </w:rPr>
        <w:t>. https://www.frontiersin.org/article/10.3389/fpsyg.2019.00891</w:t>
      </w:r>
    </w:p>
    <w:p w14:paraId="29036AC9" w14:textId="77777777" w:rsidR="004A08F4" w:rsidRPr="004A08F4" w:rsidRDefault="004A08F4" w:rsidP="004A08F4">
      <w:pPr>
        <w:pStyle w:val="Bibliography"/>
        <w:rPr>
          <w:rFonts w:ascii="Cambria" w:hAnsi="Cambria"/>
        </w:rPr>
      </w:pPr>
      <w:r w:rsidRPr="004A08F4">
        <w:rPr>
          <w:rFonts w:ascii="Cambria" w:hAnsi="Cambria"/>
        </w:rPr>
        <w:t xml:space="preserve">Tedeschi, R. G., &amp; Calhoun, L. G. (1996). The posttraumatic growth inventory: Measuring the positive legacy of trauma. </w:t>
      </w:r>
      <w:r w:rsidRPr="004A08F4">
        <w:rPr>
          <w:rFonts w:ascii="Cambria" w:hAnsi="Cambria"/>
          <w:i/>
          <w:iCs/>
        </w:rPr>
        <w:t>Journal of Traumatic Stress</w:t>
      </w:r>
      <w:r w:rsidRPr="004A08F4">
        <w:rPr>
          <w:rFonts w:ascii="Cambria" w:hAnsi="Cambria"/>
        </w:rPr>
        <w:t xml:space="preserve">, </w:t>
      </w:r>
      <w:r w:rsidRPr="004A08F4">
        <w:rPr>
          <w:rFonts w:ascii="Cambria" w:hAnsi="Cambria"/>
          <w:i/>
          <w:iCs/>
        </w:rPr>
        <w:t>9</w:t>
      </w:r>
      <w:r w:rsidRPr="004A08F4">
        <w:rPr>
          <w:rFonts w:ascii="Cambria" w:hAnsi="Cambria"/>
        </w:rPr>
        <w:t>(3), 455–471. https://doi.org/10.1002/jts.2490090305</w:t>
      </w:r>
    </w:p>
    <w:p w14:paraId="0324771E" w14:textId="77777777" w:rsidR="004A08F4" w:rsidRPr="004A08F4" w:rsidRDefault="004A08F4" w:rsidP="004A08F4">
      <w:pPr>
        <w:pStyle w:val="Bibliography"/>
        <w:rPr>
          <w:rFonts w:ascii="Cambria" w:hAnsi="Cambria"/>
        </w:rPr>
      </w:pPr>
      <w:r w:rsidRPr="004A08F4">
        <w:rPr>
          <w:rFonts w:ascii="Cambria" w:hAnsi="Cambria"/>
        </w:rPr>
        <w:lastRenderedPageBreak/>
        <w:t xml:space="preserve">Tedeschi, R. G., &amp; Calhoun, L. G. (2004). TARGET ARTICLE: “Posttraumatic Growth: Conceptual Foundations and Empirical Evidence.” </w:t>
      </w:r>
      <w:r w:rsidRPr="004A08F4">
        <w:rPr>
          <w:rFonts w:ascii="Cambria" w:hAnsi="Cambria"/>
          <w:i/>
          <w:iCs/>
        </w:rPr>
        <w:t>Psychological Inquiry</w:t>
      </w:r>
      <w:r w:rsidRPr="004A08F4">
        <w:rPr>
          <w:rFonts w:ascii="Cambria" w:hAnsi="Cambria"/>
        </w:rPr>
        <w:t xml:space="preserve">, </w:t>
      </w:r>
      <w:r w:rsidRPr="004A08F4">
        <w:rPr>
          <w:rFonts w:ascii="Cambria" w:hAnsi="Cambria"/>
          <w:i/>
          <w:iCs/>
        </w:rPr>
        <w:t>15</w:t>
      </w:r>
      <w:r w:rsidRPr="004A08F4">
        <w:rPr>
          <w:rFonts w:ascii="Cambria" w:hAnsi="Cambria"/>
        </w:rPr>
        <w:t>(1), 1–18. https://doi.org/10.1207/s15327965pli1501_01</w:t>
      </w:r>
    </w:p>
    <w:p w14:paraId="28FA6210" w14:textId="77777777" w:rsidR="004A08F4" w:rsidRPr="004A08F4" w:rsidRDefault="004A08F4" w:rsidP="004A08F4">
      <w:pPr>
        <w:pStyle w:val="Bibliography"/>
        <w:rPr>
          <w:rFonts w:ascii="Cambria" w:hAnsi="Cambria"/>
        </w:rPr>
      </w:pPr>
      <w:r w:rsidRPr="004A08F4">
        <w:rPr>
          <w:rFonts w:ascii="Cambria" w:hAnsi="Cambria"/>
        </w:rPr>
        <w:t xml:space="preserve">The Global Cancer Observatory. (2021). </w:t>
      </w:r>
      <w:r w:rsidRPr="004A08F4">
        <w:rPr>
          <w:rFonts w:ascii="Cambria" w:hAnsi="Cambria"/>
          <w:i/>
          <w:iCs/>
        </w:rPr>
        <w:t>Indonesia Fact Sheets</w:t>
      </w:r>
      <w:r w:rsidRPr="004A08F4">
        <w:rPr>
          <w:rFonts w:ascii="Cambria" w:hAnsi="Cambria"/>
        </w:rPr>
        <w:t>. World Health Organization. https://gco.iarc.fr/today/data/factsheets/populations/360-indonesia-fact-sheets.pdf</w:t>
      </w:r>
    </w:p>
    <w:p w14:paraId="2890C114" w14:textId="77777777" w:rsidR="004A08F4" w:rsidRPr="004A08F4" w:rsidRDefault="004A08F4" w:rsidP="004A08F4">
      <w:pPr>
        <w:pStyle w:val="Bibliography"/>
        <w:rPr>
          <w:rFonts w:ascii="Cambria" w:hAnsi="Cambria"/>
        </w:rPr>
      </w:pPr>
      <w:r w:rsidRPr="004A08F4">
        <w:rPr>
          <w:rFonts w:ascii="Cambria" w:hAnsi="Cambria"/>
        </w:rPr>
        <w:t xml:space="preserve">Tomita, M., Takahashi, M., Tagaya, N., Kakuta, M., Kai, I., &amp; Muto, T. (2017). Structural equation modeling of the relationship between posttraumatic growth and psychosocial factors in women with breast cancer: Structural equation model of coping, social support and PTG. </w:t>
      </w:r>
      <w:r w:rsidRPr="004A08F4">
        <w:rPr>
          <w:rFonts w:ascii="Cambria" w:hAnsi="Cambria"/>
          <w:i/>
          <w:iCs/>
        </w:rPr>
        <w:t>Psycho-Oncology</w:t>
      </w:r>
      <w:r w:rsidRPr="004A08F4">
        <w:rPr>
          <w:rFonts w:ascii="Cambria" w:hAnsi="Cambria"/>
        </w:rPr>
        <w:t xml:space="preserve">, </w:t>
      </w:r>
      <w:r w:rsidRPr="004A08F4">
        <w:rPr>
          <w:rFonts w:ascii="Cambria" w:hAnsi="Cambria"/>
          <w:i/>
          <w:iCs/>
        </w:rPr>
        <w:t>26</w:t>
      </w:r>
      <w:r w:rsidRPr="004A08F4">
        <w:rPr>
          <w:rFonts w:ascii="Cambria" w:hAnsi="Cambria"/>
        </w:rPr>
        <w:t>(8), 1198–1204. https://doi.org/10.1002/pon.4298</w:t>
      </w:r>
    </w:p>
    <w:p w14:paraId="544BEEC3" w14:textId="77777777" w:rsidR="004A08F4" w:rsidRPr="004A08F4" w:rsidRDefault="004A08F4" w:rsidP="004A08F4">
      <w:pPr>
        <w:pStyle w:val="Bibliography"/>
        <w:rPr>
          <w:rFonts w:ascii="Cambria" w:hAnsi="Cambria"/>
        </w:rPr>
      </w:pPr>
      <w:r w:rsidRPr="004A08F4">
        <w:rPr>
          <w:rFonts w:ascii="Cambria" w:hAnsi="Cambria"/>
        </w:rPr>
        <w:t xml:space="preserve">Yeung, N. C. Y., &amp; Lu, Q. (2018). Perceived Stress as a Mediator Between Social Support and Posttraumatic Growth Among Chinese American Breast Cancer Survivors. </w:t>
      </w:r>
      <w:r w:rsidRPr="004A08F4">
        <w:rPr>
          <w:rFonts w:ascii="Cambria" w:hAnsi="Cambria"/>
          <w:i/>
          <w:iCs/>
        </w:rPr>
        <w:t>Cancer Nursing</w:t>
      </w:r>
      <w:r w:rsidRPr="004A08F4">
        <w:rPr>
          <w:rFonts w:ascii="Cambria" w:hAnsi="Cambria"/>
        </w:rPr>
        <w:t xml:space="preserve">, </w:t>
      </w:r>
      <w:r w:rsidRPr="004A08F4">
        <w:rPr>
          <w:rFonts w:ascii="Cambria" w:hAnsi="Cambria"/>
          <w:i/>
          <w:iCs/>
        </w:rPr>
        <w:t>41</w:t>
      </w:r>
      <w:r w:rsidRPr="004A08F4">
        <w:rPr>
          <w:rFonts w:ascii="Cambria" w:hAnsi="Cambria"/>
        </w:rPr>
        <w:t>(1), 53–61. https://doi.org/10.1097/NCC.0000000000000422</w:t>
      </w:r>
    </w:p>
    <w:p w14:paraId="00138829" w14:textId="77777777" w:rsidR="004A08F4" w:rsidRPr="004A08F4" w:rsidRDefault="004A08F4" w:rsidP="004A08F4">
      <w:pPr>
        <w:pStyle w:val="Bibliography"/>
        <w:rPr>
          <w:rFonts w:ascii="Cambria" w:hAnsi="Cambria"/>
        </w:rPr>
      </w:pPr>
      <w:r w:rsidRPr="004A08F4">
        <w:rPr>
          <w:rFonts w:ascii="Cambria" w:hAnsi="Cambria"/>
        </w:rPr>
        <w:t xml:space="preserve">Zsigmond, O., Vargay, A., Józsa, E., &amp; Bányai, É. (2019). Factors contributing to post-traumatic growth following breast cancer: Results from a randomized longitudinal clinical trial containing psychological interventions. </w:t>
      </w:r>
      <w:r w:rsidRPr="004A08F4">
        <w:rPr>
          <w:rFonts w:ascii="Cambria" w:hAnsi="Cambria"/>
          <w:i/>
          <w:iCs/>
        </w:rPr>
        <w:t>Developments in Health Sciences</w:t>
      </w:r>
      <w:r w:rsidRPr="004A08F4">
        <w:rPr>
          <w:rFonts w:ascii="Cambria" w:hAnsi="Cambria"/>
        </w:rPr>
        <w:t xml:space="preserve">, </w:t>
      </w:r>
      <w:r w:rsidRPr="004A08F4">
        <w:rPr>
          <w:rFonts w:ascii="Cambria" w:hAnsi="Cambria"/>
          <w:i/>
          <w:iCs/>
        </w:rPr>
        <w:t>2</w:t>
      </w:r>
      <w:r w:rsidRPr="004A08F4">
        <w:rPr>
          <w:rFonts w:ascii="Cambria" w:hAnsi="Cambria"/>
        </w:rPr>
        <w:t>(2), 29–35. https://doi.org/10.1556/2066.2.2019.005</w:t>
      </w:r>
    </w:p>
    <w:p w14:paraId="11D19156" w14:textId="51AAB33C" w:rsidR="004A08F4" w:rsidRDefault="004A08F4" w:rsidP="00F80C4E">
      <w:pPr>
        <w:spacing w:after="120" w:line="240" w:lineRule="auto"/>
        <w:rPr>
          <w:rFonts w:ascii="Cambria" w:eastAsia="Cambria" w:hAnsi="Cambria" w:cs="Cambria"/>
          <w:b/>
        </w:rPr>
      </w:pPr>
      <w:r>
        <w:rPr>
          <w:rFonts w:ascii="Cambria" w:eastAsia="Cambria" w:hAnsi="Cambria" w:cs="Cambria"/>
          <w:b/>
        </w:rPr>
        <w:fldChar w:fldCharType="end"/>
      </w:r>
    </w:p>
    <w:sectPr w:rsidR="004A08F4">
      <w:headerReference w:type="default" r:id="rId12"/>
      <w:footerReference w:type="default" r:id="rId13"/>
      <w:headerReference w:type="first" r:id="rId14"/>
      <w:pgSz w:w="12240" w:h="15840"/>
      <w:pgMar w:top="567" w:right="1325" w:bottom="567" w:left="1276"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ECDD9B" w14:textId="77777777" w:rsidR="002D0524" w:rsidRDefault="002D0524">
      <w:pPr>
        <w:spacing w:after="0" w:line="240" w:lineRule="auto"/>
      </w:pPr>
      <w:r>
        <w:separator/>
      </w:r>
    </w:p>
  </w:endnote>
  <w:endnote w:type="continuationSeparator" w:id="0">
    <w:p w14:paraId="58C7F75B" w14:textId="77777777" w:rsidR="002D0524" w:rsidRDefault="002D05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D5" w14:textId="77777777" w:rsidR="00840AFB" w:rsidRDefault="00840AFB"/>
  <w:tbl>
    <w:tblPr>
      <w:tblStyle w:val="a3"/>
      <w:tblW w:w="9629" w:type="dxa"/>
      <w:tblBorders>
        <w:top w:val="nil"/>
        <w:left w:val="nil"/>
        <w:bottom w:val="nil"/>
        <w:right w:val="nil"/>
        <w:insideH w:val="nil"/>
        <w:insideV w:val="nil"/>
      </w:tblBorders>
      <w:tblLayout w:type="fixed"/>
      <w:tblLook w:val="0400" w:firstRow="0" w:lastRow="0" w:firstColumn="0" w:lastColumn="0" w:noHBand="0" w:noVBand="1"/>
    </w:tblPr>
    <w:tblGrid>
      <w:gridCol w:w="4814"/>
      <w:gridCol w:w="4815"/>
    </w:tblGrid>
    <w:tr w:rsidR="00840AFB" w14:paraId="2A7C6E8F" w14:textId="77777777">
      <w:tc>
        <w:tcPr>
          <w:tcW w:w="4814" w:type="dxa"/>
        </w:tcPr>
        <w:p w14:paraId="000000D6" w14:textId="77777777" w:rsidR="00840AFB" w:rsidRDefault="00054A83">
          <w:pPr>
            <w:pBdr>
              <w:top w:val="nil"/>
              <w:left w:val="nil"/>
              <w:bottom w:val="nil"/>
              <w:right w:val="nil"/>
              <w:between w:val="nil"/>
            </w:pBdr>
            <w:tabs>
              <w:tab w:val="center" w:pos="4680"/>
              <w:tab w:val="right" w:pos="9360"/>
            </w:tabs>
            <w:ind w:left="-108"/>
            <w:rPr>
              <w:rFonts w:ascii="Cambria" w:eastAsia="Cambria" w:hAnsi="Cambria" w:cs="Cambria"/>
              <w:color w:val="000000"/>
              <w:sz w:val="18"/>
              <w:szCs w:val="18"/>
            </w:rPr>
          </w:pPr>
          <w:r>
            <w:rPr>
              <w:rFonts w:ascii="Cambria" w:eastAsia="Cambria" w:hAnsi="Cambria" w:cs="Cambria"/>
              <w:color w:val="000000"/>
              <w:sz w:val="18"/>
              <w:szCs w:val="18"/>
            </w:rPr>
            <w:t>Buletin Riset Psikologi dan Kesehatan Mental (BRPKM)</w:t>
          </w:r>
        </w:p>
        <w:p w14:paraId="000000D7" w14:textId="77777777" w:rsidR="00840AFB" w:rsidRDefault="00054A83">
          <w:pPr>
            <w:pBdr>
              <w:top w:val="nil"/>
              <w:left w:val="nil"/>
              <w:bottom w:val="nil"/>
              <w:right w:val="nil"/>
              <w:between w:val="nil"/>
            </w:pBdr>
            <w:tabs>
              <w:tab w:val="center" w:pos="4680"/>
              <w:tab w:val="right" w:pos="9360"/>
            </w:tabs>
            <w:ind w:left="-108"/>
            <w:rPr>
              <w:rFonts w:ascii="Cambria" w:eastAsia="Cambria" w:hAnsi="Cambria" w:cs="Cambria"/>
              <w:color w:val="000000"/>
              <w:sz w:val="18"/>
              <w:szCs w:val="18"/>
            </w:rPr>
          </w:pPr>
          <w:r>
            <w:rPr>
              <w:rFonts w:ascii="Cambria" w:eastAsia="Cambria" w:hAnsi="Cambria" w:cs="Cambria"/>
              <w:color w:val="000000"/>
              <w:sz w:val="18"/>
              <w:szCs w:val="18"/>
            </w:rPr>
            <w:t>Tahun, Vol. X(no), pp</w:t>
          </w:r>
        </w:p>
        <w:p w14:paraId="000000D8" w14:textId="77777777" w:rsidR="00840AFB" w:rsidRDefault="00840AFB">
          <w:pPr>
            <w:pBdr>
              <w:top w:val="nil"/>
              <w:left w:val="nil"/>
              <w:bottom w:val="nil"/>
              <w:right w:val="nil"/>
              <w:between w:val="nil"/>
            </w:pBdr>
            <w:tabs>
              <w:tab w:val="center" w:pos="4680"/>
              <w:tab w:val="right" w:pos="9360"/>
            </w:tabs>
            <w:rPr>
              <w:rFonts w:ascii="Cambria" w:eastAsia="Cambria" w:hAnsi="Cambria" w:cs="Cambria"/>
              <w:color w:val="000000"/>
              <w:sz w:val="18"/>
              <w:szCs w:val="18"/>
            </w:rPr>
          </w:pPr>
        </w:p>
      </w:tc>
      <w:tc>
        <w:tcPr>
          <w:tcW w:w="4815" w:type="dxa"/>
        </w:tcPr>
        <w:p w14:paraId="000000D9" w14:textId="77777777" w:rsidR="00840AFB" w:rsidRDefault="00054A83">
          <w:pPr>
            <w:pBdr>
              <w:top w:val="nil"/>
              <w:left w:val="nil"/>
              <w:bottom w:val="nil"/>
              <w:right w:val="nil"/>
              <w:between w:val="nil"/>
            </w:pBdr>
            <w:tabs>
              <w:tab w:val="center" w:pos="4680"/>
              <w:tab w:val="right" w:pos="9360"/>
              <w:tab w:val="left" w:pos="3210"/>
            </w:tabs>
            <w:rPr>
              <w:color w:val="000000"/>
            </w:rPr>
          </w:pPr>
          <w:r>
            <w:rPr>
              <w:color w:val="000000"/>
            </w:rPr>
            <w:tab/>
          </w:r>
          <w:r>
            <w:drawing>
              <wp:anchor distT="0" distB="0" distL="114300" distR="114300" simplePos="0" relativeHeight="251661312" behindDoc="0" locked="0" layoutInCell="1" hidden="0" allowOverlap="1">
                <wp:simplePos x="0" y="0"/>
                <wp:positionH relativeFrom="column">
                  <wp:posOffset>2347595</wp:posOffset>
                </wp:positionH>
                <wp:positionV relativeFrom="paragraph">
                  <wp:posOffset>0</wp:posOffset>
                </wp:positionV>
                <wp:extent cx="514350" cy="368300"/>
                <wp:effectExtent l="0" t="0" r="0" b="0"/>
                <wp:wrapSquare wrapText="bothSides" distT="0" distB="0" distL="114300" distR="114300"/>
                <wp:docPr id="49" name="image12.jpg" descr="C:\Users\psikologiunair\AppData\Local\Microsoft\Windows\INetCacheContent.Word\04 Logo UP3.jpg"/>
                <wp:cNvGraphicFramePr/>
                <a:graphic xmlns:a="http://schemas.openxmlformats.org/drawingml/2006/main">
                  <a:graphicData uri="http://schemas.openxmlformats.org/drawingml/2006/picture">
                    <pic:pic xmlns:pic="http://schemas.openxmlformats.org/drawingml/2006/picture">
                      <pic:nvPicPr>
                        <pic:cNvPr id="0" name="image12.jpg" descr="C:\Users\psikologiunair\AppData\Local\Microsoft\Windows\INetCacheContent.Word\04 Logo UP3.jpg"/>
                        <pic:cNvPicPr preferRelativeResize="0"/>
                      </pic:nvPicPr>
                      <pic:blipFill>
                        <a:blip r:embed="rId1"/>
                        <a:srcRect/>
                        <a:stretch>
                          <a:fillRect/>
                        </a:stretch>
                      </pic:blipFill>
                      <pic:spPr>
                        <a:xfrm>
                          <a:off x="0" y="0"/>
                          <a:ext cx="514350" cy="368300"/>
                        </a:xfrm>
                        <a:prstGeom prst="rect">
                          <a:avLst/>
                        </a:prstGeom>
                        <a:ln/>
                      </pic:spPr>
                    </pic:pic>
                  </a:graphicData>
                </a:graphic>
              </wp:anchor>
            </w:drawing>
          </w:r>
        </w:p>
      </w:tc>
    </w:tr>
  </w:tbl>
  <w:p w14:paraId="000000DA" w14:textId="77777777" w:rsidR="00840AFB" w:rsidRDefault="00840AF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3143FD" w14:textId="77777777" w:rsidR="002D0524" w:rsidRDefault="002D0524">
      <w:pPr>
        <w:spacing w:after="0" w:line="240" w:lineRule="auto"/>
      </w:pPr>
      <w:r>
        <w:separator/>
      </w:r>
    </w:p>
  </w:footnote>
  <w:footnote w:type="continuationSeparator" w:id="0">
    <w:p w14:paraId="3506408F" w14:textId="77777777" w:rsidR="002D0524" w:rsidRDefault="002D05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D2" w14:textId="03B028FB" w:rsidR="00840AFB" w:rsidRPr="0030604E" w:rsidRDefault="0030604E">
    <w:pPr>
      <w:pBdr>
        <w:top w:val="nil"/>
        <w:left w:val="nil"/>
        <w:bottom w:val="nil"/>
        <w:right w:val="nil"/>
        <w:between w:val="nil"/>
      </w:pBdr>
      <w:tabs>
        <w:tab w:val="center" w:pos="4680"/>
        <w:tab w:val="right" w:pos="9360"/>
        <w:tab w:val="right" w:pos="9639"/>
      </w:tabs>
      <w:spacing w:after="0" w:line="240" w:lineRule="auto"/>
      <w:rPr>
        <w:rFonts w:ascii="Cambria" w:eastAsia="Cambria" w:hAnsi="Cambria" w:cs="Cambria"/>
        <w:bCs/>
        <w:color w:val="000000"/>
      </w:rPr>
    </w:pPr>
    <w:r w:rsidRPr="0030604E">
      <w:rPr>
        <w:rFonts w:ascii="Cambria" w:eastAsia="Cambria" w:hAnsi="Cambria" w:cs="Cambria"/>
        <w:bCs/>
      </w:rPr>
      <w:t xml:space="preserve">Peran Dukungan Sosial Terhadap </w:t>
    </w:r>
    <w:r w:rsidRPr="0030604E">
      <w:rPr>
        <w:rFonts w:ascii="Cambria" w:eastAsia="Cambria" w:hAnsi="Cambria" w:cs="Cambria"/>
        <w:bCs/>
        <w:i/>
        <w:iCs/>
      </w:rPr>
      <w:t>Post</w:t>
    </w:r>
    <w:r>
      <w:rPr>
        <w:rFonts w:ascii="Cambria" w:eastAsia="Cambria" w:hAnsi="Cambria" w:cs="Cambria"/>
        <w:bCs/>
        <w:i/>
        <w:iCs/>
        <w:lang w:val="en-US"/>
      </w:rPr>
      <w:t>t</w:t>
    </w:r>
    <w:r w:rsidRPr="0030604E">
      <w:rPr>
        <w:rFonts w:ascii="Cambria" w:eastAsia="Cambria" w:hAnsi="Cambria" w:cs="Cambria"/>
        <w:bCs/>
        <w:i/>
        <w:iCs/>
      </w:rPr>
      <w:t>raumatic Growth</w:t>
    </w:r>
    <w:r w:rsidR="00054A83" w:rsidRPr="0030604E">
      <w:rPr>
        <w:rFonts w:ascii="Cambria" w:eastAsia="Cambria" w:hAnsi="Cambria" w:cs="Cambria"/>
        <w:bCs/>
        <w:color w:val="000000"/>
      </w:rPr>
      <w:tab/>
      <w:t xml:space="preserve">   </w:t>
    </w:r>
    <w:r w:rsidR="00054A83" w:rsidRPr="0030604E">
      <w:rPr>
        <w:rFonts w:ascii="Cambria" w:eastAsia="Cambria" w:hAnsi="Cambria" w:cs="Cambria"/>
        <w:bCs/>
        <w:color w:val="000000"/>
      </w:rPr>
      <w:fldChar w:fldCharType="begin"/>
    </w:r>
    <w:r w:rsidR="00054A83" w:rsidRPr="0030604E">
      <w:rPr>
        <w:rFonts w:ascii="Cambria" w:eastAsia="Cambria" w:hAnsi="Cambria" w:cs="Cambria"/>
        <w:bCs/>
        <w:color w:val="000000"/>
      </w:rPr>
      <w:instrText>PAGE</w:instrText>
    </w:r>
    <w:r w:rsidR="00054A83" w:rsidRPr="0030604E">
      <w:rPr>
        <w:rFonts w:ascii="Cambria" w:eastAsia="Cambria" w:hAnsi="Cambria" w:cs="Cambria"/>
        <w:bCs/>
        <w:color w:val="000000"/>
      </w:rPr>
      <w:fldChar w:fldCharType="separate"/>
    </w:r>
    <w:r w:rsidR="00AA539B" w:rsidRPr="0030604E">
      <w:rPr>
        <w:rFonts w:ascii="Cambria" w:eastAsia="Cambria" w:hAnsi="Cambria" w:cs="Cambria"/>
        <w:bCs/>
        <w:color w:val="000000"/>
      </w:rPr>
      <w:t>2</w:t>
    </w:r>
    <w:r w:rsidR="00054A83" w:rsidRPr="0030604E">
      <w:rPr>
        <w:rFonts w:ascii="Cambria" w:eastAsia="Cambria" w:hAnsi="Cambria" w:cs="Cambria"/>
        <w:bCs/>
        <w:color w:val="000000"/>
      </w:rPr>
      <w:fldChar w:fldCharType="end"/>
    </w:r>
  </w:p>
  <w:p w14:paraId="000000D3" w14:textId="77777777" w:rsidR="00840AFB" w:rsidRPr="0030604E" w:rsidRDefault="00054A83">
    <w:pPr>
      <w:pBdr>
        <w:top w:val="nil"/>
        <w:left w:val="nil"/>
        <w:bottom w:val="nil"/>
        <w:right w:val="nil"/>
        <w:between w:val="nil"/>
      </w:pBdr>
      <w:tabs>
        <w:tab w:val="center" w:pos="4680"/>
        <w:tab w:val="right" w:pos="9360"/>
      </w:tabs>
      <w:spacing w:after="0" w:line="240" w:lineRule="auto"/>
      <w:rPr>
        <w:bCs/>
        <w:color w:val="000000"/>
      </w:rPr>
    </w:pPr>
    <w:r w:rsidRPr="0030604E">
      <w:rPr>
        <w:bCs/>
      </w:rPr>
      <mc:AlternateContent>
        <mc:Choice Requires="wpg">
          <w:drawing>
            <wp:anchor distT="0" distB="0" distL="114300" distR="114300" simplePos="0" relativeHeight="251658240" behindDoc="0" locked="0" layoutInCell="1" hidden="0" allowOverlap="1">
              <wp:simplePos x="0" y="0"/>
              <wp:positionH relativeFrom="column">
                <wp:posOffset>1</wp:posOffset>
              </wp:positionH>
              <wp:positionV relativeFrom="paragraph">
                <wp:posOffset>76200</wp:posOffset>
              </wp:positionV>
              <wp:extent cx="6105525" cy="12700"/>
              <wp:effectExtent l="0" t="0" r="0" b="0"/>
              <wp:wrapNone/>
              <wp:docPr id="41" name="Straight Arrow Connector 41"/>
              <wp:cNvGraphicFramePr/>
              <a:graphic xmlns:a="http://schemas.openxmlformats.org/drawingml/2006/main">
                <a:graphicData uri="http://schemas.microsoft.com/office/word/2010/wordprocessingShape">
                  <wps:wsp>
                    <wps:cNvCnPr/>
                    <wps:spPr>
                      <a:xfrm>
                        <a:off x="2293238" y="3780000"/>
                        <a:ext cx="6105525" cy="0"/>
                      </a:xfrm>
                      <a:prstGeom prst="straightConnector1">
                        <a:avLst/>
                      </a:prstGeom>
                      <a:noFill/>
                      <a:ln w="12700"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76200</wp:posOffset>
              </wp:positionV>
              <wp:extent cx="6105525" cy="12700"/>
              <wp:effectExtent b="0" l="0" r="0" t="0"/>
              <wp:wrapNone/>
              <wp:docPr id="41" name="image10.png"/>
              <a:graphic>
                <a:graphicData uri="http://schemas.openxmlformats.org/drawingml/2006/picture">
                  <pic:pic>
                    <pic:nvPicPr>
                      <pic:cNvPr id="0" name="image10.png"/>
                      <pic:cNvPicPr preferRelativeResize="0"/>
                    </pic:nvPicPr>
                    <pic:blipFill>
                      <a:blip r:embed="rId1"/>
                      <a:srcRect/>
                      <a:stretch>
                        <a:fillRect/>
                      </a:stretch>
                    </pic:blipFill>
                    <pic:spPr>
                      <a:xfrm>
                        <a:off x="0" y="0"/>
                        <a:ext cx="6105525" cy="12700"/>
                      </a:xfrm>
                      <a:prstGeom prst="rect"/>
                      <a:ln/>
                    </pic:spPr>
                  </pic:pic>
                </a:graphicData>
              </a:graphic>
            </wp:anchor>
          </w:drawing>
        </mc:Fallback>
      </mc:AlternateContent>
    </w:r>
  </w:p>
  <w:p w14:paraId="000000D4" w14:textId="77777777" w:rsidR="00840AFB" w:rsidRPr="0030604E" w:rsidRDefault="00840AFB">
    <w:pPr>
      <w:pBdr>
        <w:top w:val="nil"/>
        <w:left w:val="nil"/>
        <w:bottom w:val="nil"/>
        <w:right w:val="nil"/>
        <w:between w:val="nil"/>
      </w:pBdr>
      <w:tabs>
        <w:tab w:val="center" w:pos="4680"/>
        <w:tab w:val="right" w:pos="9360"/>
      </w:tabs>
      <w:spacing w:after="0" w:line="240" w:lineRule="auto"/>
      <w:rPr>
        <w:bCs/>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7" w14:textId="77777777" w:rsidR="00840AFB" w:rsidRDefault="00840AFB">
    <w:pPr>
      <w:widowControl w:val="0"/>
      <w:pBdr>
        <w:top w:val="nil"/>
        <w:left w:val="nil"/>
        <w:bottom w:val="nil"/>
        <w:right w:val="nil"/>
        <w:between w:val="nil"/>
      </w:pBdr>
      <w:spacing w:after="0" w:line="276" w:lineRule="auto"/>
      <w:rPr>
        <w:rFonts w:ascii="Cambria" w:eastAsia="Cambria" w:hAnsi="Cambria" w:cs="Cambria"/>
      </w:rPr>
    </w:pPr>
  </w:p>
  <w:tbl>
    <w:tblPr>
      <w:tblStyle w:val="a2"/>
      <w:tblW w:w="9923"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1656"/>
      <w:gridCol w:w="6057"/>
      <w:gridCol w:w="2210"/>
    </w:tblGrid>
    <w:tr w:rsidR="00840AFB" w14:paraId="533B895B" w14:textId="77777777">
      <w:trPr>
        <w:trHeight w:val="1630"/>
      </w:trPr>
      <w:tc>
        <w:tcPr>
          <w:tcW w:w="1656" w:type="dxa"/>
        </w:tcPr>
        <w:p w14:paraId="000000C8" w14:textId="77777777" w:rsidR="00840AFB" w:rsidRDefault="00054A83">
          <w:pPr>
            <w:pBdr>
              <w:top w:val="nil"/>
              <w:left w:val="nil"/>
              <w:bottom w:val="nil"/>
              <w:right w:val="nil"/>
              <w:between w:val="nil"/>
            </w:pBdr>
            <w:tabs>
              <w:tab w:val="center" w:pos="4680"/>
              <w:tab w:val="right" w:pos="9360"/>
            </w:tabs>
            <w:rPr>
              <w:color w:val="000000"/>
            </w:rPr>
          </w:pPr>
          <w:r>
            <w:rPr>
              <w:color w:val="000000"/>
            </w:rPr>
            <w:drawing>
              <wp:inline distT="0" distB="0" distL="0" distR="0">
                <wp:extent cx="906780" cy="906780"/>
                <wp:effectExtent l="0" t="0" r="0" b="0"/>
                <wp:docPr id="54"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
                        <a:srcRect/>
                        <a:stretch>
                          <a:fillRect/>
                        </a:stretch>
                      </pic:blipFill>
                      <pic:spPr>
                        <a:xfrm>
                          <a:off x="0" y="0"/>
                          <a:ext cx="906780" cy="906780"/>
                        </a:xfrm>
                        <a:prstGeom prst="rect">
                          <a:avLst/>
                        </a:prstGeom>
                        <a:ln/>
                      </pic:spPr>
                    </pic:pic>
                  </a:graphicData>
                </a:graphic>
              </wp:inline>
            </w:drawing>
          </w:r>
        </w:p>
      </w:tc>
      <w:tc>
        <w:tcPr>
          <w:tcW w:w="6057" w:type="dxa"/>
        </w:tcPr>
        <w:p w14:paraId="000000C9" w14:textId="77777777" w:rsidR="00840AFB" w:rsidRDefault="00054A83">
          <w:pPr>
            <w:pBdr>
              <w:top w:val="nil"/>
              <w:left w:val="nil"/>
              <w:bottom w:val="nil"/>
              <w:right w:val="nil"/>
              <w:between w:val="nil"/>
            </w:pBdr>
            <w:tabs>
              <w:tab w:val="center" w:pos="4680"/>
              <w:tab w:val="right" w:pos="9360"/>
            </w:tabs>
            <w:rPr>
              <w:rFonts w:ascii="Cambria" w:eastAsia="Cambria" w:hAnsi="Cambria" w:cs="Cambria"/>
              <w:b/>
              <w:color w:val="000000"/>
              <w:sz w:val="28"/>
              <w:szCs w:val="28"/>
            </w:rPr>
          </w:pPr>
          <w:r>
            <w:rPr>
              <w:rFonts w:ascii="Cambria" w:eastAsia="Cambria" w:hAnsi="Cambria" w:cs="Cambria"/>
              <w:b/>
              <w:color w:val="000000"/>
              <w:sz w:val="28"/>
              <w:szCs w:val="28"/>
            </w:rPr>
            <w:t>BRPKM</w:t>
          </w:r>
        </w:p>
        <w:p w14:paraId="000000CA" w14:textId="77777777" w:rsidR="00840AFB" w:rsidRDefault="00054A83">
          <w:pPr>
            <w:pBdr>
              <w:top w:val="nil"/>
              <w:left w:val="nil"/>
              <w:bottom w:val="nil"/>
              <w:right w:val="nil"/>
              <w:between w:val="nil"/>
            </w:pBdr>
            <w:tabs>
              <w:tab w:val="center" w:pos="4680"/>
              <w:tab w:val="right" w:pos="9360"/>
            </w:tabs>
            <w:rPr>
              <w:rFonts w:ascii="Cambria" w:eastAsia="Cambria" w:hAnsi="Cambria" w:cs="Cambria"/>
              <w:color w:val="000000"/>
              <w:sz w:val="28"/>
              <w:szCs w:val="28"/>
            </w:rPr>
          </w:pPr>
          <w:r>
            <w:rPr>
              <w:rFonts w:ascii="Cambria" w:eastAsia="Cambria" w:hAnsi="Cambria" w:cs="Cambria"/>
              <w:color w:val="000000"/>
              <w:sz w:val="28"/>
              <w:szCs w:val="28"/>
            </w:rPr>
            <w:t>Buletin Riset Psikologi dan Kesehatan Mental</w:t>
          </w:r>
        </w:p>
        <w:p w14:paraId="000000CB" w14:textId="77777777" w:rsidR="00840AFB" w:rsidRDefault="002D0524">
          <w:pPr>
            <w:pBdr>
              <w:top w:val="nil"/>
              <w:left w:val="nil"/>
              <w:bottom w:val="nil"/>
              <w:right w:val="nil"/>
              <w:between w:val="nil"/>
            </w:pBdr>
            <w:tabs>
              <w:tab w:val="center" w:pos="4680"/>
              <w:tab w:val="right" w:pos="9360"/>
            </w:tabs>
            <w:rPr>
              <w:rFonts w:ascii="Cambria" w:eastAsia="Cambria" w:hAnsi="Cambria" w:cs="Cambria"/>
              <w:sz w:val="28"/>
              <w:szCs w:val="28"/>
            </w:rPr>
          </w:pPr>
          <w:hyperlink r:id="rId2">
            <w:r w:rsidR="00054A83">
              <w:rPr>
                <w:rFonts w:ascii="Cambria" w:eastAsia="Cambria" w:hAnsi="Cambria" w:cs="Cambria"/>
                <w:color w:val="0563C1"/>
                <w:sz w:val="28"/>
                <w:szCs w:val="28"/>
                <w:u w:val="single"/>
              </w:rPr>
              <w:t>http://e-journal.unair.ac.id/index.php/BRPKM</w:t>
            </w:r>
          </w:hyperlink>
        </w:p>
        <w:p w14:paraId="000000CC" w14:textId="77777777" w:rsidR="00840AFB" w:rsidRDefault="00054A83">
          <w:pPr>
            <w:pBdr>
              <w:top w:val="nil"/>
              <w:left w:val="nil"/>
              <w:bottom w:val="nil"/>
              <w:right w:val="nil"/>
              <w:between w:val="nil"/>
            </w:pBdr>
            <w:tabs>
              <w:tab w:val="center" w:pos="4680"/>
              <w:tab w:val="right" w:pos="9360"/>
            </w:tabs>
            <w:rPr>
              <w:rFonts w:ascii="Cambria" w:eastAsia="Cambria" w:hAnsi="Cambria" w:cs="Cambria"/>
              <w:sz w:val="28"/>
              <w:szCs w:val="28"/>
            </w:rPr>
          </w:pPr>
          <w:r>
            <w:rPr>
              <w:rFonts w:ascii="Cambria" w:eastAsia="Cambria" w:hAnsi="Cambria" w:cs="Cambria"/>
              <w:sz w:val="28"/>
              <w:szCs w:val="28"/>
            </w:rPr>
            <w:t>e-ISSN: 2776-1851</w:t>
          </w:r>
        </w:p>
      </w:tc>
      <w:tc>
        <w:tcPr>
          <w:tcW w:w="2210" w:type="dxa"/>
        </w:tcPr>
        <w:p w14:paraId="000000CD" w14:textId="77777777" w:rsidR="00840AFB" w:rsidRDefault="00054A83">
          <w:pPr>
            <w:pBdr>
              <w:top w:val="nil"/>
              <w:left w:val="nil"/>
              <w:bottom w:val="nil"/>
              <w:right w:val="nil"/>
              <w:between w:val="nil"/>
            </w:pBdr>
            <w:tabs>
              <w:tab w:val="center" w:pos="4680"/>
              <w:tab w:val="right" w:pos="9360"/>
            </w:tabs>
            <w:rPr>
              <w:color w:val="000000"/>
            </w:rPr>
          </w:pPr>
          <w:r>
            <w:drawing>
              <wp:anchor distT="0" distB="0" distL="114300" distR="114300" simplePos="0" relativeHeight="251659264" behindDoc="0" locked="0" layoutInCell="1" hidden="0" allowOverlap="1">
                <wp:simplePos x="0" y="0"/>
                <wp:positionH relativeFrom="column">
                  <wp:posOffset>-1269</wp:posOffset>
                </wp:positionH>
                <wp:positionV relativeFrom="paragraph">
                  <wp:posOffset>69972</wp:posOffset>
                </wp:positionV>
                <wp:extent cx="1077130" cy="771525"/>
                <wp:effectExtent l="0" t="0" r="0" b="0"/>
                <wp:wrapSquare wrapText="bothSides" distT="0" distB="0" distL="114300" distR="114300"/>
                <wp:docPr id="43" name="image12.jpg" descr="C:\Users\psikologiunair\AppData\Local\Microsoft\Windows\INetCacheContent.Word\04 Logo UP3.jpg"/>
                <wp:cNvGraphicFramePr/>
                <a:graphic xmlns:a="http://schemas.openxmlformats.org/drawingml/2006/main">
                  <a:graphicData uri="http://schemas.openxmlformats.org/drawingml/2006/picture">
                    <pic:pic xmlns:pic="http://schemas.openxmlformats.org/drawingml/2006/picture">
                      <pic:nvPicPr>
                        <pic:cNvPr id="0" name="image12.jpg" descr="C:\Users\psikologiunair\AppData\Local\Microsoft\Windows\INetCacheContent.Word\04 Logo UP3.jpg"/>
                        <pic:cNvPicPr preferRelativeResize="0"/>
                      </pic:nvPicPr>
                      <pic:blipFill>
                        <a:blip r:embed="rId3"/>
                        <a:srcRect/>
                        <a:stretch>
                          <a:fillRect/>
                        </a:stretch>
                      </pic:blipFill>
                      <pic:spPr>
                        <a:xfrm>
                          <a:off x="0" y="0"/>
                          <a:ext cx="1077130" cy="771525"/>
                        </a:xfrm>
                        <a:prstGeom prst="rect">
                          <a:avLst/>
                        </a:prstGeom>
                        <a:ln/>
                      </pic:spPr>
                    </pic:pic>
                  </a:graphicData>
                </a:graphic>
              </wp:anchor>
            </w:drawing>
          </w:r>
        </w:p>
      </w:tc>
    </w:tr>
    <w:tr w:rsidR="00840AFB" w14:paraId="2E1145F2" w14:textId="77777777">
      <w:tc>
        <w:tcPr>
          <w:tcW w:w="1656" w:type="dxa"/>
        </w:tcPr>
        <w:p w14:paraId="000000CE" w14:textId="77777777" w:rsidR="00840AFB" w:rsidRDefault="00054A83">
          <w:pPr>
            <w:pBdr>
              <w:top w:val="nil"/>
              <w:left w:val="nil"/>
              <w:bottom w:val="nil"/>
              <w:right w:val="nil"/>
              <w:between w:val="nil"/>
            </w:pBdr>
            <w:tabs>
              <w:tab w:val="center" w:pos="4680"/>
              <w:tab w:val="right" w:pos="9360"/>
            </w:tabs>
            <w:rPr>
              <w:color w:val="000000"/>
            </w:rPr>
          </w:pPr>
          <w:r>
            <mc:AlternateContent>
              <mc:Choice Requires="wpg">
                <w:drawing>
                  <wp:anchor distT="0" distB="0" distL="114300" distR="114300" simplePos="0" relativeHeight="251660288" behindDoc="0" locked="0" layoutInCell="1" hidden="0" allowOverlap="1">
                    <wp:simplePos x="0" y="0"/>
                    <wp:positionH relativeFrom="column">
                      <wp:posOffset>1</wp:posOffset>
                    </wp:positionH>
                    <wp:positionV relativeFrom="paragraph">
                      <wp:posOffset>0</wp:posOffset>
                    </wp:positionV>
                    <wp:extent cx="6105525" cy="12700"/>
                    <wp:effectExtent l="0" t="0" r="0" b="0"/>
                    <wp:wrapNone/>
                    <wp:docPr id="42" name="Straight Arrow Connector 42"/>
                    <wp:cNvGraphicFramePr/>
                    <a:graphic xmlns:a="http://schemas.openxmlformats.org/drawingml/2006/main">
                      <a:graphicData uri="http://schemas.microsoft.com/office/word/2010/wordprocessingShape">
                        <wps:wsp>
                          <wps:cNvCnPr/>
                          <wps:spPr>
                            <a:xfrm>
                              <a:off x="2293238" y="3780000"/>
                              <a:ext cx="6105525" cy="0"/>
                            </a:xfrm>
                            <a:prstGeom prst="straightConnector1">
                              <a:avLst/>
                            </a:prstGeom>
                            <a:noFill/>
                            <a:ln w="12700"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6105525" cy="12700"/>
                    <wp:effectExtent b="0" l="0" r="0" t="0"/>
                    <wp:wrapNone/>
                    <wp:docPr id="42" name="image13.png"/>
                    <a:graphic>
                      <a:graphicData uri="http://schemas.openxmlformats.org/drawingml/2006/picture">
                        <pic:pic>
                          <pic:nvPicPr>
                            <pic:cNvPr id="0" name="image13.png"/>
                            <pic:cNvPicPr preferRelativeResize="0"/>
                          </pic:nvPicPr>
                          <pic:blipFill>
                            <a:blip r:embed="rId4"/>
                            <a:srcRect/>
                            <a:stretch>
                              <a:fillRect/>
                            </a:stretch>
                          </pic:blipFill>
                          <pic:spPr>
                            <a:xfrm>
                              <a:off x="0" y="0"/>
                              <a:ext cx="6105525" cy="12700"/>
                            </a:xfrm>
                            <a:prstGeom prst="rect"/>
                            <a:ln/>
                          </pic:spPr>
                        </pic:pic>
                      </a:graphicData>
                    </a:graphic>
                  </wp:anchor>
                </w:drawing>
              </mc:Fallback>
            </mc:AlternateContent>
          </w:r>
        </w:p>
      </w:tc>
      <w:tc>
        <w:tcPr>
          <w:tcW w:w="6057" w:type="dxa"/>
        </w:tcPr>
        <w:p w14:paraId="000000CF" w14:textId="77777777" w:rsidR="00840AFB" w:rsidRDefault="00840AFB">
          <w:pPr>
            <w:pBdr>
              <w:top w:val="nil"/>
              <w:left w:val="nil"/>
              <w:bottom w:val="nil"/>
              <w:right w:val="nil"/>
              <w:between w:val="nil"/>
            </w:pBdr>
            <w:tabs>
              <w:tab w:val="center" w:pos="4680"/>
              <w:tab w:val="right" w:pos="9360"/>
            </w:tabs>
            <w:rPr>
              <w:rFonts w:ascii="Cambria" w:eastAsia="Cambria" w:hAnsi="Cambria" w:cs="Cambria"/>
              <w:b/>
              <w:color w:val="000000"/>
              <w:sz w:val="28"/>
              <w:szCs w:val="28"/>
            </w:rPr>
          </w:pPr>
        </w:p>
      </w:tc>
      <w:tc>
        <w:tcPr>
          <w:tcW w:w="2210" w:type="dxa"/>
        </w:tcPr>
        <w:p w14:paraId="000000D0" w14:textId="77777777" w:rsidR="00840AFB" w:rsidRDefault="00840AFB">
          <w:pPr>
            <w:pBdr>
              <w:top w:val="nil"/>
              <w:left w:val="nil"/>
              <w:bottom w:val="nil"/>
              <w:right w:val="nil"/>
              <w:between w:val="nil"/>
            </w:pBdr>
            <w:tabs>
              <w:tab w:val="center" w:pos="4680"/>
              <w:tab w:val="right" w:pos="9360"/>
            </w:tabs>
            <w:rPr>
              <w:color w:val="000000"/>
            </w:rPr>
          </w:pPr>
        </w:p>
      </w:tc>
    </w:tr>
  </w:tbl>
  <w:p w14:paraId="000000D1" w14:textId="77777777" w:rsidR="00840AFB" w:rsidRDefault="00840AF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976A8"/>
    <w:multiLevelType w:val="multilevel"/>
    <w:tmpl w:val="B5B8F68C"/>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69467A98"/>
    <w:multiLevelType w:val="multilevel"/>
    <w:tmpl w:val="CAE07C40"/>
    <w:lvl w:ilvl="0">
      <w:start w:val="1"/>
      <w:numFmt w:val="decimal"/>
      <w:lvlText w:val="%1."/>
      <w:lvlJc w:val="left"/>
      <w:pPr>
        <w:ind w:left="720" w:hanging="360"/>
      </w:pPr>
      <w:rPr>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C610B1D"/>
    <w:multiLevelType w:val="multilevel"/>
    <w:tmpl w:val="3F38C926"/>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0AFB"/>
    <w:rsid w:val="0003627D"/>
    <w:rsid w:val="00054A83"/>
    <w:rsid w:val="000851A0"/>
    <w:rsid w:val="0009262A"/>
    <w:rsid w:val="000A2C00"/>
    <w:rsid w:val="000E2557"/>
    <w:rsid w:val="0011634D"/>
    <w:rsid w:val="0012130F"/>
    <w:rsid w:val="00147EB1"/>
    <w:rsid w:val="001644A6"/>
    <w:rsid w:val="00171536"/>
    <w:rsid w:val="00173C4D"/>
    <w:rsid w:val="00227E7D"/>
    <w:rsid w:val="00243E93"/>
    <w:rsid w:val="002542DA"/>
    <w:rsid w:val="00255A4D"/>
    <w:rsid w:val="002D0524"/>
    <w:rsid w:val="002F5A92"/>
    <w:rsid w:val="0030604E"/>
    <w:rsid w:val="00362273"/>
    <w:rsid w:val="00395EB9"/>
    <w:rsid w:val="003A2029"/>
    <w:rsid w:val="003A7868"/>
    <w:rsid w:val="003B397C"/>
    <w:rsid w:val="003D276B"/>
    <w:rsid w:val="003E779D"/>
    <w:rsid w:val="00432945"/>
    <w:rsid w:val="004932F2"/>
    <w:rsid w:val="004A08F4"/>
    <w:rsid w:val="004B369D"/>
    <w:rsid w:val="004E1341"/>
    <w:rsid w:val="004E7546"/>
    <w:rsid w:val="005812A5"/>
    <w:rsid w:val="00595557"/>
    <w:rsid w:val="005B3DA3"/>
    <w:rsid w:val="006041EA"/>
    <w:rsid w:val="006258EC"/>
    <w:rsid w:val="00646AFF"/>
    <w:rsid w:val="006C0822"/>
    <w:rsid w:val="006D6BFE"/>
    <w:rsid w:val="006E4DCD"/>
    <w:rsid w:val="007154BD"/>
    <w:rsid w:val="007171B8"/>
    <w:rsid w:val="00731CEE"/>
    <w:rsid w:val="00736D03"/>
    <w:rsid w:val="007758AF"/>
    <w:rsid w:val="0080342D"/>
    <w:rsid w:val="00825AAB"/>
    <w:rsid w:val="00835BDF"/>
    <w:rsid w:val="00840AFB"/>
    <w:rsid w:val="00862849"/>
    <w:rsid w:val="0089096B"/>
    <w:rsid w:val="008F1C4E"/>
    <w:rsid w:val="008F5E58"/>
    <w:rsid w:val="00964557"/>
    <w:rsid w:val="0099524C"/>
    <w:rsid w:val="00997C2C"/>
    <w:rsid w:val="009B1EBD"/>
    <w:rsid w:val="009B257A"/>
    <w:rsid w:val="00A301B0"/>
    <w:rsid w:val="00A364D1"/>
    <w:rsid w:val="00A36B9D"/>
    <w:rsid w:val="00A454AE"/>
    <w:rsid w:val="00A52B5D"/>
    <w:rsid w:val="00A54D70"/>
    <w:rsid w:val="00A7264B"/>
    <w:rsid w:val="00AA539B"/>
    <w:rsid w:val="00AF373C"/>
    <w:rsid w:val="00B01B7E"/>
    <w:rsid w:val="00B07683"/>
    <w:rsid w:val="00B3777D"/>
    <w:rsid w:val="00BA4DD5"/>
    <w:rsid w:val="00BE79A2"/>
    <w:rsid w:val="00C16158"/>
    <w:rsid w:val="00C72492"/>
    <w:rsid w:val="00CA0570"/>
    <w:rsid w:val="00CC38D7"/>
    <w:rsid w:val="00CD095F"/>
    <w:rsid w:val="00CF2CE0"/>
    <w:rsid w:val="00D35925"/>
    <w:rsid w:val="00D42681"/>
    <w:rsid w:val="00D4584B"/>
    <w:rsid w:val="00D8538E"/>
    <w:rsid w:val="00D91432"/>
    <w:rsid w:val="00D95C3C"/>
    <w:rsid w:val="00DE088E"/>
    <w:rsid w:val="00DF1C7D"/>
    <w:rsid w:val="00E33180"/>
    <w:rsid w:val="00E65CED"/>
    <w:rsid w:val="00E65DC4"/>
    <w:rsid w:val="00EB49D2"/>
    <w:rsid w:val="00EB5094"/>
    <w:rsid w:val="00F0737F"/>
    <w:rsid w:val="00F17301"/>
    <w:rsid w:val="00F452C6"/>
    <w:rsid w:val="00F54038"/>
    <w:rsid w:val="00F77D48"/>
    <w:rsid w:val="00F80C4E"/>
    <w:rsid w:val="00F946C7"/>
    <w:rsid w:val="00FA10C1"/>
    <w:rsid w:val="00FE0F01"/>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761DED"/>
  <w15:docId w15:val="{09FFFAA7-0728-4663-9073-9A1C040AA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BB0F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0F1F"/>
  </w:style>
  <w:style w:type="paragraph" w:styleId="Footer">
    <w:name w:val="footer"/>
    <w:basedOn w:val="Normal"/>
    <w:link w:val="FooterChar"/>
    <w:uiPriority w:val="99"/>
    <w:unhideWhenUsed/>
    <w:rsid w:val="00BB0F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0F1F"/>
  </w:style>
  <w:style w:type="table" w:styleId="TableGrid">
    <w:name w:val="Table Grid"/>
    <w:basedOn w:val="TableNormal"/>
    <w:uiPriority w:val="39"/>
    <w:rsid w:val="00BB0F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B0F1F"/>
    <w:rPr>
      <w:color w:val="0563C1" w:themeColor="hyperlink"/>
      <w:u w:val="single"/>
    </w:rPr>
  </w:style>
  <w:style w:type="character" w:styleId="UnresolvedMention">
    <w:name w:val="Unresolved Mention"/>
    <w:basedOn w:val="DefaultParagraphFont"/>
    <w:uiPriority w:val="99"/>
    <w:semiHidden/>
    <w:unhideWhenUsed/>
    <w:rsid w:val="00646E66"/>
    <w:rPr>
      <w:color w:val="605E5C"/>
      <w:shd w:val="clear" w:color="auto" w:fill="E1DFDD"/>
    </w:rPr>
  </w:style>
  <w:style w:type="paragraph" w:styleId="ListParagraph">
    <w:name w:val="List Paragraph"/>
    <w:basedOn w:val="Normal"/>
    <w:uiPriority w:val="34"/>
    <w:qFormat/>
    <w:rsid w:val="00FB0B80"/>
    <w:pPr>
      <w:ind w:left="720"/>
      <w:contextualSpacing/>
    </w:pPr>
  </w:style>
  <w:style w:type="paragraph" w:styleId="NormalWeb">
    <w:name w:val="Normal (Web)"/>
    <w:basedOn w:val="Normal"/>
    <w:uiPriority w:val="99"/>
    <w:unhideWhenUsed/>
    <w:rsid w:val="00FD0AC9"/>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BalloonText">
    <w:name w:val="Balloon Text"/>
    <w:basedOn w:val="Normal"/>
    <w:link w:val="BalloonTextChar"/>
    <w:uiPriority w:val="99"/>
    <w:semiHidden/>
    <w:unhideWhenUsed/>
    <w:rsid w:val="003B56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60A"/>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Caption">
    <w:name w:val="caption"/>
    <w:basedOn w:val="Normal"/>
    <w:next w:val="Normal"/>
    <w:uiPriority w:val="35"/>
    <w:unhideWhenUsed/>
    <w:qFormat/>
    <w:rsid w:val="00DF1C7D"/>
    <w:pPr>
      <w:spacing w:after="200" w:line="240" w:lineRule="auto"/>
    </w:pPr>
    <w:rPr>
      <w:rFonts w:asciiTheme="minorHAnsi" w:eastAsiaTheme="minorEastAsia" w:hAnsiTheme="minorHAnsi" w:cstheme="minorBidi"/>
      <w:i/>
      <w:iCs/>
      <w:color w:val="44546A" w:themeColor="text2"/>
      <w:sz w:val="18"/>
      <w:szCs w:val="18"/>
    </w:rPr>
  </w:style>
  <w:style w:type="table" w:styleId="PlainTable2">
    <w:name w:val="Plain Table 2"/>
    <w:basedOn w:val="TableNormal"/>
    <w:uiPriority w:val="42"/>
    <w:rsid w:val="00DF1C7D"/>
    <w:pPr>
      <w:spacing w:after="0" w:line="240" w:lineRule="auto"/>
    </w:pPr>
    <w:rPr>
      <w:rFonts w:asciiTheme="minorHAnsi" w:eastAsiaTheme="minorEastAsia" w:hAnsiTheme="minorHAnsi" w:cstheme="minorBidi"/>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A08F4"/>
    <w:pPr>
      <w:spacing w:after="0" w:line="480" w:lineRule="auto"/>
      <w:ind w:left="720" w:hanging="720"/>
    </w:pPr>
  </w:style>
  <w:style w:type="character" w:styleId="Strong">
    <w:name w:val="Strong"/>
    <w:basedOn w:val="DefaultParagraphFont"/>
    <w:uiPriority w:val="22"/>
    <w:qFormat/>
    <w:rsid w:val="00CA057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80509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creativecommons.org/licenses/by/4.0"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2.xml.rels><?xml version="1.0" encoding="UTF-8" standalone="yes"?>
<Relationships xmlns="http://schemas.openxmlformats.org/package/2006/relationships"><Relationship Id="rId3" Type="http://schemas.openxmlformats.org/officeDocument/2006/relationships/image" Target="media/image3.jpg"/><Relationship Id="rId2" Type="http://schemas.openxmlformats.org/officeDocument/2006/relationships/hyperlink" Target="http://e-journal.unair.ac.id/index.php/BRPKM" TargetMode="External"/><Relationship Id="rId1" Type="http://schemas.openxmlformats.org/officeDocument/2006/relationships/image" Target="media/image4.jpg"/><Relationship Id="rId4"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hclRVzQaPXD05IR9JeqI07bW+zQ==">AMUW2mVtEJMKa+pMAzGwZWxk7d1/bvZv0FGqTeqhRfIFV10byn1LGzoaYXzW+NYGJ4MxMw3Z7e8KixMIhlfG8Z/WywQG5zQIzZQwlNYfq4RtYpVbmn/kYqTsyCRRDJvScTGk6dK9h7Wu</go:docsCustomData>
</go:gDocsCustomXmlDataStorage>
</file>

<file path=customXml/itemProps1.xml><?xml version="1.0" encoding="utf-8"?>
<ds:datastoreItem xmlns:ds="http://schemas.openxmlformats.org/officeDocument/2006/customXml" ds:itemID="{A4DE1A8D-7583-49A3-B242-891AD14DC79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12</TotalTime>
  <Pages>10</Pages>
  <Words>15790</Words>
  <Characters>90006</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qy Amelia Zein</dc:creator>
  <cp:lastModifiedBy>Muchlisah Audina Sudirman</cp:lastModifiedBy>
  <cp:revision>82</cp:revision>
  <dcterms:created xsi:type="dcterms:W3CDTF">2016-12-14T04:41:00Z</dcterms:created>
  <dcterms:modified xsi:type="dcterms:W3CDTF">2022-01-26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XXJY5Gg"/&gt;&lt;style id="http://www.zotero.org/styles/apa" locale="id-ID" hasBibliography="1" bibliographyStyleHasBeenSet="1"/&gt;&lt;prefs&gt;&lt;pref name="fieldType" value="Field"/&gt;&lt;/prefs&gt;&lt;/data&gt;</vt:lpwstr>
  </property>
</Properties>
</file>